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4291AB" w14:textId="1D3D8D11" w:rsidR="001C55B6" w:rsidRPr="000D4433" w:rsidRDefault="008F0EEB" w:rsidP="001C55B6">
      <w:pPr>
        <w:rPr>
          <w:sz w:val="32"/>
          <w:szCs w:val="32"/>
        </w:rPr>
      </w:pPr>
      <w:r w:rsidRPr="000D4433">
        <w:rPr>
          <w:rFonts w:ascii="Biome" w:hAnsi="Biome" w:cs="Biome"/>
          <w:noProof/>
          <w:sz w:val="36"/>
          <w:szCs w:val="36"/>
        </w:rPr>
        <w:drawing>
          <wp:anchor distT="0" distB="0" distL="114300" distR="114300" simplePos="0" relativeHeight="251659264" behindDoc="0" locked="0" layoutInCell="1" allowOverlap="1" wp14:anchorId="17BFABE8" wp14:editId="552DBCAB">
            <wp:simplePos x="0" y="0"/>
            <wp:positionH relativeFrom="margin">
              <wp:posOffset>4544060</wp:posOffset>
            </wp:positionH>
            <wp:positionV relativeFrom="margin">
              <wp:posOffset>-363855</wp:posOffset>
            </wp:positionV>
            <wp:extent cx="1386840" cy="287655"/>
            <wp:effectExtent l="0" t="0" r="0" b="4445"/>
            <wp:wrapSquare wrapText="bothSides"/>
            <wp:docPr id="6" name="Picture 6" descr="A picture containing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ool&#10;&#10;Description automatically generated"/>
                    <pic:cNvPicPr/>
                  </pic:nvPicPr>
                  <pic:blipFill rotWithShape="1">
                    <a:blip r:embed="rId11"/>
                    <a:srcRect t="-11486" b="37545"/>
                    <a:stretch/>
                  </pic:blipFill>
                  <pic:spPr bwMode="auto">
                    <a:xfrm>
                      <a:off x="0" y="0"/>
                      <a:ext cx="1386840" cy="2876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sdt>
        <w:sdtPr>
          <w:rPr>
            <w:sz w:val="32"/>
            <w:szCs w:val="32"/>
          </w:rPr>
          <w:alias w:val="Author"/>
          <w:tag w:val=""/>
          <w:id w:val="1565994111"/>
          <w:placeholder>
            <w:docPart w:val="DD44022DA78D4E34A6FD205A517A6245"/>
          </w:placeholder>
          <w:dataBinding w:prefixMappings="xmlns:ns0='http://purl.org/dc/elements/1.1/' xmlns:ns1='http://schemas.openxmlformats.org/package/2006/metadata/core-properties' " w:xpath="/ns1:coreProperties[1]/ns0:creator[1]" w:storeItemID="{6C3C8BC8-F283-45AE-878A-BAB7291924A1}"/>
          <w:text/>
        </w:sdtPr>
        <w:sdtContent>
          <w:r w:rsidR="00B208D4" w:rsidRPr="000D4433">
            <w:rPr>
              <w:sz w:val="32"/>
              <w:szCs w:val="32"/>
            </w:rPr>
            <w:t>Soenen</w:t>
          </w:r>
          <w:r w:rsidR="002E1349" w:rsidRPr="000D4433">
            <w:rPr>
              <w:sz w:val="32"/>
              <w:szCs w:val="32"/>
            </w:rPr>
            <w:t xml:space="preserve"> </w:t>
          </w:r>
          <w:r w:rsidR="00B208D4" w:rsidRPr="000D4433">
            <w:rPr>
              <w:sz w:val="32"/>
              <w:szCs w:val="32"/>
            </w:rPr>
            <w:t>Tristan</w:t>
          </w:r>
        </w:sdtContent>
      </w:sdt>
    </w:p>
    <w:p w14:paraId="1F4DC566" w14:textId="32458B00" w:rsidR="00081746" w:rsidRPr="000D4433" w:rsidRDefault="00081746" w:rsidP="001C55B6">
      <w:pPr>
        <w:rPr>
          <w:sz w:val="52"/>
          <w:szCs w:val="52"/>
        </w:rPr>
      </w:pPr>
    </w:p>
    <w:p w14:paraId="62045E8B" w14:textId="62ED008E" w:rsidR="00081746" w:rsidRPr="000D4433" w:rsidRDefault="00081746" w:rsidP="001C55B6">
      <w:pPr>
        <w:rPr>
          <w:sz w:val="52"/>
          <w:szCs w:val="52"/>
        </w:rPr>
      </w:pPr>
    </w:p>
    <w:p w14:paraId="4770B3BE" w14:textId="53441B04" w:rsidR="00081746" w:rsidRPr="000D4433" w:rsidRDefault="00081746" w:rsidP="001C55B6">
      <w:pPr>
        <w:rPr>
          <w:sz w:val="52"/>
          <w:szCs w:val="52"/>
        </w:rPr>
      </w:pPr>
    </w:p>
    <w:p w14:paraId="18E341A9" w14:textId="2B1F49B1" w:rsidR="00081746" w:rsidRPr="00935F24" w:rsidRDefault="00935F24" w:rsidP="00935F24">
      <w:pPr>
        <w:jc w:val="center"/>
        <w:rPr>
          <w:sz w:val="52"/>
          <w:szCs w:val="52"/>
        </w:rPr>
      </w:pPr>
      <w:r w:rsidRPr="00935F24">
        <w:rPr>
          <w:sz w:val="52"/>
          <w:szCs w:val="52"/>
        </w:rPr>
        <w:t>What is the impact of switching from a Finite State Machine to Goal Oriented Action Planning (GOAP) in a simulation game</w:t>
      </w:r>
      <w:r>
        <w:rPr>
          <w:sz w:val="52"/>
          <w:szCs w:val="52"/>
        </w:rPr>
        <w:t>?</w:t>
      </w:r>
    </w:p>
    <w:p w14:paraId="71A301C3" w14:textId="08144C19" w:rsidR="00081746" w:rsidRPr="000D4433" w:rsidRDefault="00081746" w:rsidP="001C55B6"/>
    <w:p w14:paraId="29B50363" w14:textId="77777777" w:rsidR="00081746" w:rsidRPr="000D4433" w:rsidRDefault="00081746" w:rsidP="001C55B6"/>
    <w:p w14:paraId="2EBE89D6" w14:textId="6B94FDA8" w:rsidR="00150C09" w:rsidRPr="000D4433" w:rsidRDefault="00150C09" w:rsidP="001C55B6"/>
    <w:p w14:paraId="3A35B955" w14:textId="77777777" w:rsidR="00150C09" w:rsidRPr="000D4433" w:rsidRDefault="00150C09" w:rsidP="001C55B6"/>
    <w:p w14:paraId="222DDE08" w14:textId="4F962D29" w:rsidR="00150C09" w:rsidRPr="000D4433" w:rsidRDefault="00150C09" w:rsidP="001C55B6"/>
    <w:p w14:paraId="71E03243" w14:textId="289F47B4" w:rsidR="00150C09" w:rsidRPr="000D4433" w:rsidRDefault="00150C09" w:rsidP="001C55B6"/>
    <w:p w14:paraId="5E34E2EE" w14:textId="77777777" w:rsidR="008F0EEB" w:rsidRPr="000D4433" w:rsidRDefault="008F0EEB" w:rsidP="008F0EEB">
      <w:pPr>
        <w:spacing w:line="240" w:lineRule="auto"/>
      </w:pPr>
    </w:p>
    <w:p w14:paraId="2DF2B1DC" w14:textId="686469ED" w:rsidR="008F0EEB" w:rsidRPr="00105394" w:rsidRDefault="008F0EEB" w:rsidP="008F0EEB">
      <w:pPr>
        <w:spacing w:line="240" w:lineRule="auto"/>
      </w:pPr>
      <w:r w:rsidRPr="00105394">
        <w:t xml:space="preserve">Supervisor: </w:t>
      </w:r>
      <w:r w:rsidR="00C60BAC" w:rsidRPr="00105394">
        <w:t>Vandenberghe</w:t>
      </w:r>
      <w:r w:rsidRPr="00105394">
        <w:t xml:space="preserve"> </w:t>
      </w:r>
      <w:r w:rsidR="00C60BAC" w:rsidRPr="00105394">
        <w:t>Pieter-Jan</w:t>
      </w:r>
    </w:p>
    <w:p w14:paraId="2E00D03A" w14:textId="7A4F3DEE" w:rsidR="00081746" w:rsidRPr="00105394" w:rsidRDefault="008F0EEB" w:rsidP="008F0EEB">
      <w:pPr>
        <w:spacing w:line="240" w:lineRule="auto"/>
      </w:pPr>
      <w:r w:rsidRPr="00105394">
        <w:t xml:space="preserve">Coach: </w:t>
      </w:r>
      <w:r w:rsidR="007A011C" w:rsidRPr="00105394">
        <w:t>Mores Alexandra</w:t>
      </w:r>
    </w:p>
    <w:p w14:paraId="617C20A3" w14:textId="68B200E3" w:rsidR="008F0EEB" w:rsidRPr="00105394" w:rsidRDefault="00B33A51" w:rsidP="008F0EEB">
      <w:pPr>
        <w:spacing w:line="240" w:lineRule="auto"/>
        <w:jc w:val="right"/>
      </w:pPr>
      <w:r w:rsidRPr="00105394">
        <w:t xml:space="preserve">Graduation </w:t>
      </w:r>
      <w:r w:rsidR="00081746" w:rsidRPr="00105394">
        <w:t>W</w:t>
      </w:r>
      <w:r w:rsidRPr="00105394">
        <w:t xml:space="preserve">ork </w:t>
      </w:r>
      <w:r w:rsidR="0056482B" w:rsidRPr="00105394">
        <w:t>202</w:t>
      </w:r>
      <w:r w:rsidR="00DD0CCE" w:rsidRPr="00105394">
        <w:t>4</w:t>
      </w:r>
      <w:r w:rsidR="0056482B" w:rsidRPr="00105394">
        <w:t>-202</w:t>
      </w:r>
      <w:r w:rsidR="00DD0CCE" w:rsidRPr="00105394">
        <w:t>5</w:t>
      </w:r>
    </w:p>
    <w:p w14:paraId="7090BE73" w14:textId="38ACD2DE" w:rsidR="008F0EEB" w:rsidRPr="00105394" w:rsidRDefault="008F0EEB" w:rsidP="008F0EEB">
      <w:pPr>
        <w:spacing w:line="240" w:lineRule="auto"/>
        <w:jc w:val="right"/>
      </w:pPr>
      <w:r w:rsidRPr="00105394">
        <w:t>Digital Arts and Entertainment</w:t>
      </w:r>
    </w:p>
    <w:p w14:paraId="7600F9D3" w14:textId="37DA7031" w:rsidR="008F0EEB" w:rsidRPr="000D4433" w:rsidRDefault="008F0EEB" w:rsidP="008F0EEB">
      <w:pPr>
        <w:jc w:val="right"/>
        <w:rPr>
          <w:sz w:val="22"/>
          <w:szCs w:val="22"/>
        </w:rPr>
      </w:pPr>
      <w:r w:rsidRPr="00105394">
        <w:t>Howest.be</w:t>
      </w:r>
    </w:p>
    <w:p w14:paraId="76A463FE" w14:textId="53EB679C" w:rsidR="002E208F" w:rsidRPr="000D4433" w:rsidRDefault="008F0EEB" w:rsidP="00935F24">
      <w:pPr>
        <w:jc w:val="right"/>
      </w:pPr>
      <w:r w:rsidRPr="000D4433">
        <w:rPr>
          <w:rFonts w:ascii="Biome" w:hAnsi="Biome" w:cs="Biome"/>
          <w:noProof/>
        </w:rPr>
        <w:drawing>
          <wp:anchor distT="0" distB="0" distL="114300" distR="114300" simplePos="0" relativeHeight="251661312" behindDoc="1" locked="0" layoutInCell="1" allowOverlap="1" wp14:anchorId="326D3556" wp14:editId="773E9556">
            <wp:simplePos x="0" y="0"/>
            <wp:positionH relativeFrom="margin">
              <wp:posOffset>5003165</wp:posOffset>
            </wp:positionH>
            <wp:positionV relativeFrom="margin">
              <wp:posOffset>7450667</wp:posOffset>
            </wp:positionV>
            <wp:extent cx="927100" cy="927100"/>
            <wp:effectExtent l="0" t="0" r="0" b="0"/>
            <wp:wrapTight wrapText="bothSides">
              <wp:wrapPolygon edited="0">
                <wp:start x="0" y="0"/>
                <wp:lineTo x="0" y="21304"/>
                <wp:lineTo x="21304" y="21304"/>
                <wp:lineTo x="21304" y="0"/>
                <wp:lineTo x="0" y="0"/>
              </wp:wrapPolygon>
            </wp:wrapTight>
            <wp:docPr id="7" name="Picture 7" descr="A close up of a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close up of a card&#10;&#10;Description automatically generated"/>
                    <pic:cNvPicPr/>
                  </pic:nvPicPr>
                  <pic:blipFill>
                    <a:blip r:embed="rId12"/>
                    <a:stretch>
                      <a:fillRect/>
                    </a:stretch>
                  </pic:blipFill>
                  <pic:spPr>
                    <a:xfrm>
                      <a:off x="0" y="0"/>
                      <a:ext cx="927100" cy="927100"/>
                    </a:xfrm>
                    <a:prstGeom prst="rect">
                      <a:avLst/>
                    </a:prstGeom>
                  </pic:spPr>
                </pic:pic>
              </a:graphicData>
            </a:graphic>
            <wp14:sizeRelH relativeFrom="page">
              <wp14:pctWidth>0</wp14:pctWidth>
            </wp14:sizeRelH>
            <wp14:sizeRelV relativeFrom="page">
              <wp14:pctHeight>0</wp14:pctHeight>
            </wp14:sizeRelV>
          </wp:anchor>
        </w:drawing>
      </w:r>
      <w:r w:rsidR="002E208F" w:rsidRPr="000D4433">
        <w:br w:type="page"/>
      </w:r>
    </w:p>
    <w:sdt>
      <w:sdtPr>
        <w:rPr>
          <w:caps w:val="0"/>
          <w:color w:val="auto"/>
          <w:spacing w:val="0"/>
          <w:sz w:val="20"/>
          <w:szCs w:val="20"/>
        </w:rPr>
        <w:id w:val="1260257775"/>
        <w:docPartObj>
          <w:docPartGallery w:val="Table of Contents"/>
          <w:docPartUnique/>
        </w:docPartObj>
      </w:sdtPr>
      <w:sdtEndPr>
        <w:rPr>
          <w:b/>
          <w:bCs/>
        </w:rPr>
      </w:sdtEndPr>
      <w:sdtContent>
        <w:p w14:paraId="1B9D02AF" w14:textId="77777777" w:rsidR="000D5C84" w:rsidRPr="000D4433" w:rsidRDefault="000D5C84">
          <w:pPr>
            <w:pStyle w:val="Kopvaninhoudsopgave"/>
          </w:pPr>
          <w:r w:rsidRPr="000D4433">
            <w:t>Contents</w:t>
          </w:r>
        </w:p>
        <w:p w14:paraId="2554836D" w14:textId="75B15226" w:rsidR="00592759" w:rsidRDefault="000D5C84">
          <w:pPr>
            <w:pStyle w:val="Inhopg1"/>
            <w:tabs>
              <w:tab w:val="right" w:leader="dot" w:pos="9350"/>
            </w:tabs>
            <w:rPr>
              <w:noProof/>
              <w:kern w:val="2"/>
              <w:sz w:val="24"/>
              <w:szCs w:val="24"/>
              <w:lang w:val="nl-BE" w:eastAsia="nl-BE"/>
              <w14:ligatures w14:val="standardContextual"/>
            </w:rPr>
          </w:pPr>
          <w:r w:rsidRPr="000D4433">
            <w:fldChar w:fldCharType="begin"/>
          </w:r>
          <w:r w:rsidRPr="000D4433">
            <w:instrText xml:space="preserve"> TOC \o "1-3" \h \z \u </w:instrText>
          </w:r>
          <w:r w:rsidRPr="000D4433">
            <w:fldChar w:fldCharType="separate"/>
          </w:r>
          <w:hyperlink w:anchor="_Toc187609018" w:history="1">
            <w:r w:rsidR="00592759" w:rsidRPr="00630EC1">
              <w:rPr>
                <w:rStyle w:val="Hyperlink"/>
                <w:noProof/>
              </w:rPr>
              <w:t>Abstract &amp; Key words</w:t>
            </w:r>
            <w:r w:rsidR="00592759">
              <w:rPr>
                <w:noProof/>
                <w:webHidden/>
              </w:rPr>
              <w:tab/>
            </w:r>
            <w:r w:rsidR="00592759">
              <w:rPr>
                <w:noProof/>
                <w:webHidden/>
              </w:rPr>
              <w:fldChar w:fldCharType="begin"/>
            </w:r>
            <w:r w:rsidR="00592759">
              <w:rPr>
                <w:noProof/>
                <w:webHidden/>
              </w:rPr>
              <w:instrText xml:space="preserve"> PAGEREF _Toc187609018 \h </w:instrText>
            </w:r>
            <w:r w:rsidR="00592759">
              <w:rPr>
                <w:noProof/>
                <w:webHidden/>
              </w:rPr>
            </w:r>
            <w:r w:rsidR="00592759">
              <w:rPr>
                <w:noProof/>
                <w:webHidden/>
              </w:rPr>
              <w:fldChar w:fldCharType="separate"/>
            </w:r>
            <w:r w:rsidR="008C49AE">
              <w:rPr>
                <w:noProof/>
                <w:webHidden/>
              </w:rPr>
              <w:t>3</w:t>
            </w:r>
            <w:r w:rsidR="00592759">
              <w:rPr>
                <w:noProof/>
                <w:webHidden/>
              </w:rPr>
              <w:fldChar w:fldCharType="end"/>
            </w:r>
          </w:hyperlink>
        </w:p>
        <w:p w14:paraId="3642C1A4" w14:textId="29A22BAB" w:rsidR="00592759" w:rsidRDefault="00592759">
          <w:pPr>
            <w:pStyle w:val="Inhopg1"/>
            <w:tabs>
              <w:tab w:val="right" w:leader="dot" w:pos="9350"/>
            </w:tabs>
            <w:rPr>
              <w:noProof/>
              <w:kern w:val="2"/>
              <w:sz w:val="24"/>
              <w:szCs w:val="24"/>
              <w:lang w:val="nl-BE" w:eastAsia="nl-BE"/>
              <w14:ligatures w14:val="standardContextual"/>
            </w:rPr>
          </w:pPr>
          <w:hyperlink w:anchor="_Toc187609019" w:history="1">
            <w:r w:rsidRPr="00630EC1">
              <w:rPr>
                <w:rStyle w:val="Hyperlink"/>
                <w:noProof/>
              </w:rPr>
              <w:t>Preface</w:t>
            </w:r>
            <w:r>
              <w:rPr>
                <w:noProof/>
                <w:webHidden/>
              </w:rPr>
              <w:tab/>
            </w:r>
            <w:r>
              <w:rPr>
                <w:noProof/>
                <w:webHidden/>
              </w:rPr>
              <w:fldChar w:fldCharType="begin"/>
            </w:r>
            <w:r>
              <w:rPr>
                <w:noProof/>
                <w:webHidden/>
              </w:rPr>
              <w:instrText xml:space="preserve"> PAGEREF _Toc187609019 \h </w:instrText>
            </w:r>
            <w:r>
              <w:rPr>
                <w:noProof/>
                <w:webHidden/>
              </w:rPr>
            </w:r>
            <w:r>
              <w:rPr>
                <w:noProof/>
                <w:webHidden/>
              </w:rPr>
              <w:fldChar w:fldCharType="separate"/>
            </w:r>
            <w:r w:rsidR="008C49AE">
              <w:rPr>
                <w:noProof/>
                <w:webHidden/>
              </w:rPr>
              <w:t>4</w:t>
            </w:r>
            <w:r>
              <w:rPr>
                <w:noProof/>
                <w:webHidden/>
              </w:rPr>
              <w:fldChar w:fldCharType="end"/>
            </w:r>
          </w:hyperlink>
        </w:p>
        <w:p w14:paraId="3A0B90A3" w14:textId="27F32391" w:rsidR="00592759" w:rsidRDefault="00592759">
          <w:pPr>
            <w:pStyle w:val="Inhopg1"/>
            <w:tabs>
              <w:tab w:val="right" w:leader="dot" w:pos="9350"/>
            </w:tabs>
            <w:rPr>
              <w:noProof/>
              <w:kern w:val="2"/>
              <w:sz w:val="24"/>
              <w:szCs w:val="24"/>
              <w:lang w:val="nl-BE" w:eastAsia="nl-BE"/>
              <w14:ligatures w14:val="standardContextual"/>
            </w:rPr>
          </w:pPr>
          <w:hyperlink w:anchor="_Toc187609020" w:history="1">
            <w:r w:rsidRPr="00630EC1">
              <w:rPr>
                <w:rStyle w:val="Hyperlink"/>
                <w:noProof/>
              </w:rPr>
              <w:t>List of Figures</w:t>
            </w:r>
            <w:r>
              <w:rPr>
                <w:noProof/>
                <w:webHidden/>
              </w:rPr>
              <w:tab/>
            </w:r>
            <w:r>
              <w:rPr>
                <w:noProof/>
                <w:webHidden/>
              </w:rPr>
              <w:fldChar w:fldCharType="begin"/>
            </w:r>
            <w:r>
              <w:rPr>
                <w:noProof/>
                <w:webHidden/>
              </w:rPr>
              <w:instrText xml:space="preserve"> PAGEREF _Toc187609020 \h </w:instrText>
            </w:r>
            <w:r>
              <w:rPr>
                <w:noProof/>
                <w:webHidden/>
              </w:rPr>
            </w:r>
            <w:r>
              <w:rPr>
                <w:noProof/>
                <w:webHidden/>
              </w:rPr>
              <w:fldChar w:fldCharType="separate"/>
            </w:r>
            <w:r w:rsidR="008C49AE">
              <w:rPr>
                <w:noProof/>
                <w:webHidden/>
              </w:rPr>
              <w:t>5</w:t>
            </w:r>
            <w:r>
              <w:rPr>
                <w:noProof/>
                <w:webHidden/>
              </w:rPr>
              <w:fldChar w:fldCharType="end"/>
            </w:r>
          </w:hyperlink>
        </w:p>
        <w:p w14:paraId="68B891CF" w14:textId="10274983" w:rsidR="00592759" w:rsidRDefault="00592759">
          <w:pPr>
            <w:pStyle w:val="Inhopg1"/>
            <w:tabs>
              <w:tab w:val="right" w:leader="dot" w:pos="9350"/>
            </w:tabs>
            <w:rPr>
              <w:noProof/>
              <w:kern w:val="2"/>
              <w:sz w:val="24"/>
              <w:szCs w:val="24"/>
              <w:lang w:val="nl-BE" w:eastAsia="nl-BE"/>
              <w14:ligatures w14:val="standardContextual"/>
            </w:rPr>
          </w:pPr>
          <w:hyperlink w:anchor="_Toc187609021" w:history="1">
            <w:r w:rsidRPr="00630EC1">
              <w:rPr>
                <w:rStyle w:val="Hyperlink"/>
                <w:noProof/>
              </w:rPr>
              <w:t>Introduction</w:t>
            </w:r>
            <w:r>
              <w:rPr>
                <w:noProof/>
                <w:webHidden/>
              </w:rPr>
              <w:tab/>
            </w:r>
            <w:r>
              <w:rPr>
                <w:noProof/>
                <w:webHidden/>
              </w:rPr>
              <w:fldChar w:fldCharType="begin"/>
            </w:r>
            <w:r>
              <w:rPr>
                <w:noProof/>
                <w:webHidden/>
              </w:rPr>
              <w:instrText xml:space="preserve"> PAGEREF _Toc187609021 \h </w:instrText>
            </w:r>
            <w:r>
              <w:rPr>
                <w:noProof/>
                <w:webHidden/>
              </w:rPr>
            </w:r>
            <w:r>
              <w:rPr>
                <w:noProof/>
                <w:webHidden/>
              </w:rPr>
              <w:fldChar w:fldCharType="separate"/>
            </w:r>
            <w:r w:rsidR="008C49AE">
              <w:rPr>
                <w:noProof/>
                <w:webHidden/>
              </w:rPr>
              <w:t>6</w:t>
            </w:r>
            <w:r>
              <w:rPr>
                <w:noProof/>
                <w:webHidden/>
              </w:rPr>
              <w:fldChar w:fldCharType="end"/>
            </w:r>
          </w:hyperlink>
        </w:p>
        <w:p w14:paraId="0BBE8ED0" w14:textId="6C936888" w:rsidR="00592759" w:rsidRDefault="00592759">
          <w:pPr>
            <w:pStyle w:val="Inhopg1"/>
            <w:tabs>
              <w:tab w:val="right" w:leader="dot" w:pos="9350"/>
            </w:tabs>
            <w:rPr>
              <w:noProof/>
              <w:kern w:val="2"/>
              <w:sz w:val="24"/>
              <w:szCs w:val="24"/>
              <w:lang w:val="nl-BE" w:eastAsia="nl-BE"/>
              <w14:ligatures w14:val="standardContextual"/>
            </w:rPr>
          </w:pPr>
          <w:hyperlink w:anchor="_Toc187609022" w:history="1">
            <w:r w:rsidRPr="00630EC1">
              <w:rPr>
                <w:rStyle w:val="Hyperlink"/>
                <w:noProof/>
              </w:rPr>
              <w:t>Literature Study / Theoretical Framework</w:t>
            </w:r>
            <w:r>
              <w:rPr>
                <w:noProof/>
                <w:webHidden/>
              </w:rPr>
              <w:tab/>
            </w:r>
            <w:r>
              <w:rPr>
                <w:noProof/>
                <w:webHidden/>
              </w:rPr>
              <w:fldChar w:fldCharType="begin"/>
            </w:r>
            <w:r>
              <w:rPr>
                <w:noProof/>
                <w:webHidden/>
              </w:rPr>
              <w:instrText xml:space="preserve"> PAGEREF _Toc187609022 \h </w:instrText>
            </w:r>
            <w:r>
              <w:rPr>
                <w:noProof/>
                <w:webHidden/>
              </w:rPr>
            </w:r>
            <w:r>
              <w:rPr>
                <w:noProof/>
                <w:webHidden/>
              </w:rPr>
              <w:fldChar w:fldCharType="separate"/>
            </w:r>
            <w:r w:rsidR="008C49AE">
              <w:rPr>
                <w:noProof/>
                <w:webHidden/>
              </w:rPr>
              <w:t>7</w:t>
            </w:r>
            <w:r>
              <w:rPr>
                <w:noProof/>
                <w:webHidden/>
              </w:rPr>
              <w:fldChar w:fldCharType="end"/>
            </w:r>
          </w:hyperlink>
        </w:p>
        <w:p w14:paraId="28798885" w14:textId="125803A7" w:rsidR="00592759" w:rsidRDefault="00592759">
          <w:pPr>
            <w:pStyle w:val="Inhopg2"/>
            <w:tabs>
              <w:tab w:val="right" w:leader="dot" w:pos="9350"/>
            </w:tabs>
            <w:rPr>
              <w:noProof/>
              <w:kern w:val="2"/>
              <w:sz w:val="24"/>
              <w:szCs w:val="24"/>
              <w:lang w:val="nl-BE" w:eastAsia="nl-BE"/>
              <w14:ligatures w14:val="standardContextual"/>
            </w:rPr>
          </w:pPr>
          <w:hyperlink w:anchor="_Toc187609023" w:history="1">
            <w:r w:rsidRPr="00630EC1">
              <w:rPr>
                <w:rStyle w:val="Hyperlink"/>
                <w:noProof/>
              </w:rPr>
              <w:t>Finite State Machines</w:t>
            </w:r>
            <w:r>
              <w:rPr>
                <w:noProof/>
                <w:webHidden/>
              </w:rPr>
              <w:tab/>
            </w:r>
            <w:r>
              <w:rPr>
                <w:noProof/>
                <w:webHidden/>
              </w:rPr>
              <w:fldChar w:fldCharType="begin"/>
            </w:r>
            <w:r>
              <w:rPr>
                <w:noProof/>
                <w:webHidden/>
              </w:rPr>
              <w:instrText xml:space="preserve"> PAGEREF _Toc187609023 \h </w:instrText>
            </w:r>
            <w:r>
              <w:rPr>
                <w:noProof/>
                <w:webHidden/>
              </w:rPr>
            </w:r>
            <w:r>
              <w:rPr>
                <w:noProof/>
                <w:webHidden/>
              </w:rPr>
              <w:fldChar w:fldCharType="separate"/>
            </w:r>
            <w:r w:rsidR="008C49AE">
              <w:rPr>
                <w:noProof/>
                <w:webHidden/>
              </w:rPr>
              <w:t>7</w:t>
            </w:r>
            <w:r>
              <w:rPr>
                <w:noProof/>
                <w:webHidden/>
              </w:rPr>
              <w:fldChar w:fldCharType="end"/>
            </w:r>
          </w:hyperlink>
        </w:p>
        <w:p w14:paraId="597730AE" w14:textId="2F301010" w:rsidR="00592759" w:rsidRDefault="00592759">
          <w:pPr>
            <w:pStyle w:val="Inhopg3"/>
            <w:tabs>
              <w:tab w:val="right" w:leader="dot" w:pos="9350"/>
            </w:tabs>
            <w:rPr>
              <w:noProof/>
              <w:kern w:val="2"/>
              <w:sz w:val="24"/>
              <w:szCs w:val="24"/>
              <w:lang w:val="nl-BE" w:eastAsia="nl-BE"/>
              <w14:ligatures w14:val="standardContextual"/>
            </w:rPr>
          </w:pPr>
          <w:hyperlink w:anchor="_Toc187609024" w:history="1">
            <w:r w:rsidRPr="00630EC1">
              <w:rPr>
                <w:rStyle w:val="Hyperlink"/>
                <w:noProof/>
              </w:rPr>
              <w:t>What is a Finite State machine?</w:t>
            </w:r>
            <w:r>
              <w:rPr>
                <w:noProof/>
                <w:webHidden/>
              </w:rPr>
              <w:tab/>
            </w:r>
            <w:r>
              <w:rPr>
                <w:noProof/>
                <w:webHidden/>
              </w:rPr>
              <w:fldChar w:fldCharType="begin"/>
            </w:r>
            <w:r>
              <w:rPr>
                <w:noProof/>
                <w:webHidden/>
              </w:rPr>
              <w:instrText xml:space="preserve"> PAGEREF _Toc187609024 \h </w:instrText>
            </w:r>
            <w:r>
              <w:rPr>
                <w:noProof/>
                <w:webHidden/>
              </w:rPr>
            </w:r>
            <w:r>
              <w:rPr>
                <w:noProof/>
                <w:webHidden/>
              </w:rPr>
              <w:fldChar w:fldCharType="separate"/>
            </w:r>
            <w:r w:rsidR="008C49AE">
              <w:rPr>
                <w:noProof/>
                <w:webHidden/>
              </w:rPr>
              <w:t>7</w:t>
            </w:r>
            <w:r>
              <w:rPr>
                <w:noProof/>
                <w:webHidden/>
              </w:rPr>
              <w:fldChar w:fldCharType="end"/>
            </w:r>
          </w:hyperlink>
        </w:p>
        <w:p w14:paraId="4C935F4C" w14:textId="2B2ECFFF" w:rsidR="00592759" w:rsidRDefault="00592759">
          <w:pPr>
            <w:pStyle w:val="Inhopg3"/>
            <w:tabs>
              <w:tab w:val="right" w:leader="dot" w:pos="9350"/>
            </w:tabs>
            <w:rPr>
              <w:noProof/>
              <w:kern w:val="2"/>
              <w:sz w:val="24"/>
              <w:szCs w:val="24"/>
              <w:lang w:val="nl-BE" w:eastAsia="nl-BE"/>
              <w14:ligatures w14:val="standardContextual"/>
            </w:rPr>
          </w:pPr>
          <w:hyperlink w:anchor="_Toc187609025" w:history="1">
            <w:r w:rsidRPr="00630EC1">
              <w:rPr>
                <w:rStyle w:val="Hyperlink"/>
                <w:noProof/>
              </w:rPr>
              <w:t>How does a finite state machine work?</w:t>
            </w:r>
            <w:r>
              <w:rPr>
                <w:noProof/>
                <w:webHidden/>
              </w:rPr>
              <w:tab/>
            </w:r>
            <w:r>
              <w:rPr>
                <w:noProof/>
                <w:webHidden/>
              </w:rPr>
              <w:fldChar w:fldCharType="begin"/>
            </w:r>
            <w:r>
              <w:rPr>
                <w:noProof/>
                <w:webHidden/>
              </w:rPr>
              <w:instrText xml:space="preserve"> PAGEREF _Toc187609025 \h </w:instrText>
            </w:r>
            <w:r>
              <w:rPr>
                <w:noProof/>
                <w:webHidden/>
              </w:rPr>
            </w:r>
            <w:r>
              <w:rPr>
                <w:noProof/>
                <w:webHidden/>
              </w:rPr>
              <w:fldChar w:fldCharType="separate"/>
            </w:r>
            <w:r w:rsidR="008C49AE">
              <w:rPr>
                <w:noProof/>
                <w:webHidden/>
              </w:rPr>
              <w:t>9</w:t>
            </w:r>
            <w:r>
              <w:rPr>
                <w:noProof/>
                <w:webHidden/>
              </w:rPr>
              <w:fldChar w:fldCharType="end"/>
            </w:r>
          </w:hyperlink>
        </w:p>
        <w:p w14:paraId="4CBBC984" w14:textId="77CABA8F" w:rsidR="00592759" w:rsidRDefault="00592759">
          <w:pPr>
            <w:pStyle w:val="Inhopg3"/>
            <w:tabs>
              <w:tab w:val="right" w:leader="dot" w:pos="9350"/>
            </w:tabs>
            <w:rPr>
              <w:noProof/>
              <w:kern w:val="2"/>
              <w:sz w:val="24"/>
              <w:szCs w:val="24"/>
              <w:lang w:val="nl-BE" w:eastAsia="nl-BE"/>
              <w14:ligatures w14:val="standardContextual"/>
            </w:rPr>
          </w:pPr>
          <w:hyperlink w:anchor="_Toc187609026" w:history="1">
            <w:r w:rsidRPr="00630EC1">
              <w:rPr>
                <w:rStyle w:val="Hyperlink"/>
                <w:noProof/>
              </w:rPr>
              <w:t>State machines are useful when:</w:t>
            </w:r>
            <w:r>
              <w:rPr>
                <w:noProof/>
                <w:webHidden/>
              </w:rPr>
              <w:tab/>
            </w:r>
            <w:r>
              <w:rPr>
                <w:noProof/>
                <w:webHidden/>
              </w:rPr>
              <w:fldChar w:fldCharType="begin"/>
            </w:r>
            <w:r>
              <w:rPr>
                <w:noProof/>
                <w:webHidden/>
              </w:rPr>
              <w:instrText xml:space="preserve"> PAGEREF _Toc187609026 \h </w:instrText>
            </w:r>
            <w:r>
              <w:rPr>
                <w:noProof/>
                <w:webHidden/>
              </w:rPr>
            </w:r>
            <w:r>
              <w:rPr>
                <w:noProof/>
                <w:webHidden/>
              </w:rPr>
              <w:fldChar w:fldCharType="separate"/>
            </w:r>
            <w:r w:rsidR="008C49AE">
              <w:rPr>
                <w:noProof/>
                <w:webHidden/>
              </w:rPr>
              <w:t>10</w:t>
            </w:r>
            <w:r>
              <w:rPr>
                <w:noProof/>
                <w:webHidden/>
              </w:rPr>
              <w:fldChar w:fldCharType="end"/>
            </w:r>
          </w:hyperlink>
        </w:p>
        <w:p w14:paraId="5B2E9DCD" w14:textId="120AAE0E" w:rsidR="00592759" w:rsidRDefault="00592759">
          <w:pPr>
            <w:pStyle w:val="Inhopg3"/>
            <w:tabs>
              <w:tab w:val="right" w:leader="dot" w:pos="9350"/>
            </w:tabs>
            <w:rPr>
              <w:noProof/>
              <w:kern w:val="2"/>
              <w:sz w:val="24"/>
              <w:szCs w:val="24"/>
              <w:lang w:val="nl-BE" w:eastAsia="nl-BE"/>
              <w14:ligatures w14:val="standardContextual"/>
            </w:rPr>
          </w:pPr>
          <w:hyperlink w:anchor="_Toc187609027" w:history="1">
            <w:r w:rsidRPr="00630EC1">
              <w:rPr>
                <w:rStyle w:val="Hyperlink"/>
                <w:noProof/>
              </w:rPr>
              <w:t>Where are finite state machines used?</w:t>
            </w:r>
            <w:r>
              <w:rPr>
                <w:noProof/>
                <w:webHidden/>
              </w:rPr>
              <w:tab/>
            </w:r>
            <w:r>
              <w:rPr>
                <w:noProof/>
                <w:webHidden/>
              </w:rPr>
              <w:fldChar w:fldCharType="begin"/>
            </w:r>
            <w:r>
              <w:rPr>
                <w:noProof/>
                <w:webHidden/>
              </w:rPr>
              <w:instrText xml:space="preserve"> PAGEREF _Toc187609027 \h </w:instrText>
            </w:r>
            <w:r>
              <w:rPr>
                <w:noProof/>
                <w:webHidden/>
              </w:rPr>
            </w:r>
            <w:r>
              <w:rPr>
                <w:noProof/>
                <w:webHidden/>
              </w:rPr>
              <w:fldChar w:fldCharType="separate"/>
            </w:r>
            <w:r w:rsidR="008C49AE">
              <w:rPr>
                <w:noProof/>
                <w:webHidden/>
              </w:rPr>
              <w:t>10</w:t>
            </w:r>
            <w:r>
              <w:rPr>
                <w:noProof/>
                <w:webHidden/>
              </w:rPr>
              <w:fldChar w:fldCharType="end"/>
            </w:r>
          </w:hyperlink>
        </w:p>
        <w:p w14:paraId="26689AF0" w14:textId="042117C5" w:rsidR="00592759" w:rsidRDefault="00592759">
          <w:pPr>
            <w:pStyle w:val="Inhopg2"/>
            <w:tabs>
              <w:tab w:val="right" w:leader="dot" w:pos="9350"/>
            </w:tabs>
            <w:rPr>
              <w:noProof/>
              <w:kern w:val="2"/>
              <w:sz w:val="24"/>
              <w:szCs w:val="24"/>
              <w:lang w:val="nl-BE" w:eastAsia="nl-BE"/>
              <w14:ligatures w14:val="standardContextual"/>
            </w:rPr>
          </w:pPr>
          <w:hyperlink w:anchor="_Toc187609028" w:history="1">
            <w:r w:rsidRPr="00630EC1">
              <w:rPr>
                <w:rStyle w:val="Hyperlink"/>
                <w:noProof/>
              </w:rPr>
              <w:t>Goal Oriented Action Planning (GOAP)</w:t>
            </w:r>
            <w:r>
              <w:rPr>
                <w:noProof/>
                <w:webHidden/>
              </w:rPr>
              <w:tab/>
            </w:r>
            <w:r>
              <w:rPr>
                <w:noProof/>
                <w:webHidden/>
              </w:rPr>
              <w:fldChar w:fldCharType="begin"/>
            </w:r>
            <w:r>
              <w:rPr>
                <w:noProof/>
                <w:webHidden/>
              </w:rPr>
              <w:instrText xml:space="preserve"> PAGEREF _Toc187609028 \h </w:instrText>
            </w:r>
            <w:r>
              <w:rPr>
                <w:noProof/>
                <w:webHidden/>
              </w:rPr>
            </w:r>
            <w:r>
              <w:rPr>
                <w:noProof/>
                <w:webHidden/>
              </w:rPr>
              <w:fldChar w:fldCharType="separate"/>
            </w:r>
            <w:r w:rsidR="008C49AE">
              <w:rPr>
                <w:noProof/>
                <w:webHidden/>
              </w:rPr>
              <w:t>11</w:t>
            </w:r>
            <w:r>
              <w:rPr>
                <w:noProof/>
                <w:webHidden/>
              </w:rPr>
              <w:fldChar w:fldCharType="end"/>
            </w:r>
          </w:hyperlink>
        </w:p>
        <w:p w14:paraId="160CBE62" w14:textId="1067377A" w:rsidR="00592759" w:rsidRDefault="00592759">
          <w:pPr>
            <w:pStyle w:val="Inhopg3"/>
            <w:tabs>
              <w:tab w:val="right" w:leader="dot" w:pos="9350"/>
            </w:tabs>
            <w:rPr>
              <w:noProof/>
              <w:kern w:val="2"/>
              <w:sz w:val="24"/>
              <w:szCs w:val="24"/>
              <w:lang w:val="nl-BE" w:eastAsia="nl-BE"/>
              <w14:ligatures w14:val="standardContextual"/>
            </w:rPr>
          </w:pPr>
          <w:hyperlink w:anchor="_Toc187609029" w:history="1">
            <w:r w:rsidRPr="00630EC1">
              <w:rPr>
                <w:rStyle w:val="Hyperlink"/>
                <w:noProof/>
              </w:rPr>
              <w:t>What is Goal Oriented Action Planning (GOAP)?</w:t>
            </w:r>
            <w:r>
              <w:rPr>
                <w:noProof/>
                <w:webHidden/>
              </w:rPr>
              <w:tab/>
            </w:r>
            <w:r>
              <w:rPr>
                <w:noProof/>
                <w:webHidden/>
              </w:rPr>
              <w:fldChar w:fldCharType="begin"/>
            </w:r>
            <w:r>
              <w:rPr>
                <w:noProof/>
                <w:webHidden/>
              </w:rPr>
              <w:instrText xml:space="preserve"> PAGEREF _Toc187609029 \h </w:instrText>
            </w:r>
            <w:r>
              <w:rPr>
                <w:noProof/>
                <w:webHidden/>
              </w:rPr>
            </w:r>
            <w:r>
              <w:rPr>
                <w:noProof/>
                <w:webHidden/>
              </w:rPr>
              <w:fldChar w:fldCharType="separate"/>
            </w:r>
            <w:r w:rsidR="008C49AE">
              <w:rPr>
                <w:noProof/>
                <w:webHidden/>
              </w:rPr>
              <w:t>11</w:t>
            </w:r>
            <w:r>
              <w:rPr>
                <w:noProof/>
                <w:webHidden/>
              </w:rPr>
              <w:fldChar w:fldCharType="end"/>
            </w:r>
          </w:hyperlink>
        </w:p>
        <w:p w14:paraId="01F07D3D" w14:textId="2CCF5C39" w:rsidR="00592759" w:rsidRDefault="00592759">
          <w:pPr>
            <w:pStyle w:val="Inhopg3"/>
            <w:tabs>
              <w:tab w:val="right" w:leader="dot" w:pos="9350"/>
            </w:tabs>
            <w:rPr>
              <w:noProof/>
              <w:kern w:val="2"/>
              <w:sz w:val="24"/>
              <w:szCs w:val="24"/>
              <w:lang w:val="nl-BE" w:eastAsia="nl-BE"/>
              <w14:ligatures w14:val="standardContextual"/>
            </w:rPr>
          </w:pPr>
          <w:hyperlink w:anchor="_Toc187609030" w:history="1">
            <w:r w:rsidRPr="00630EC1">
              <w:rPr>
                <w:rStyle w:val="Hyperlink"/>
                <w:noProof/>
              </w:rPr>
              <w:t>How does Goal Oriented Action Planning work?</w:t>
            </w:r>
            <w:r>
              <w:rPr>
                <w:noProof/>
                <w:webHidden/>
              </w:rPr>
              <w:tab/>
            </w:r>
            <w:r>
              <w:rPr>
                <w:noProof/>
                <w:webHidden/>
              </w:rPr>
              <w:fldChar w:fldCharType="begin"/>
            </w:r>
            <w:r>
              <w:rPr>
                <w:noProof/>
                <w:webHidden/>
              </w:rPr>
              <w:instrText xml:space="preserve"> PAGEREF _Toc187609030 \h </w:instrText>
            </w:r>
            <w:r>
              <w:rPr>
                <w:noProof/>
                <w:webHidden/>
              </w:rPr>
            </w:r>
            <w:r>
              <w:rPr>
                <w:noProof/>
                <w:webHidden/>
              </w:rPr>
              <w:fldChar w:fldCharType="separate"/>
            </w:r>
            <w:r w:rsidR="008C49AE">
              <w:rPr>
                <w:noProof/>
                <w:webHidden/>
              </w:rPr>
              <w:t>12</w:t>
            </w:r>
            <w:r>
              <w:rPr>
                <w:noProof/>
                <w:webHidden/>
              </w:rPr>
              <w:fldChar w:fldCharType="end"/>
            </w:r>
          </w:hyperlink>
        </w:p>
        <w:p w14:paraId="02013327" w14:textId="04D9E64F" w:rsidR="00592759" w:rsidRDefault="00592759">
          <w:pPr>
            <w:pStyle w:val="Inhopg2"/>
            <w:tabs>
              <w:tab w:val="right" w:leader="dot" w:pos="9350"/>
            </w:tabs>
            <w:rPr>
              <w:noProof/>
              <w:kern w:val="2"/>
              <w:sz w:val="24"/>
              <w:szCs w:val="24"/>
              <w:lang w:val="nl-BE" w:eastAsia="nl-BE"/>
              <w14:ligatures w14:val="standardContextual"/>
            </w:rPr>
          </w:pPr>
          <w:hyperlink w:anchor="_Toc187609031" w:history="1">
            <w:r w:rsidRPr="00630EC1">
              <w:rPr>
                <w:rStyle w:val="Hyperlink"/>
                <w:noProof/>
              </w:rPr>
              <w:t>The comparison finite state machines vs Goal Oriented Action Planning</w:t>
            </w:r>
            <w:r>
              <w:rPr>
                <w:noProof/>
                <w:webHidden/>
              </w:rPr>
              <w:tab/>
            </w:r>
            <w:r>
              <w:rPr>
                <w:noProof/>
                <w:webHidden/>
              </w:rPr>
              <w:fldChar w:fldCharType="begin"/>
            </w:r>
            <w:r>
              <w:rPr>
                <w:noProof/>
                <w:webHidden/>
              </w:rPr>
              <w:instrText xml:space="preserve"> PAGEREF _Toc187609031 \h </w:instrText>
            </w:r>
            <w:r>
              <w:rPr>
                <w:noProof/>
                <w:webHidden/>
              </w:rPr>
            </w:r>
            <w:r>
              <w:rPr>
                <w:noProof/>
                <w:webHidden/>
              </w:rPr>
              <w:fldChar w:fldCharType="separate"/>
            </w:r>
            <w:r w:rsidR="008C49AE">
              <w:rPr>
                <w:noProof/>
                <w:webHidden/>
              </w:rPr>
              <w:t>13</w:t>
            </w:r>
            <w:r>
              <w:rPr>
                <w:noProof/>
                <w:webHidden/>
              </w:rPr>
              <w:fldChar w:fldCharType="end"/>
            </w:r>
          </w:hyperlink>
        </w:p>
        <w:p w14:paraId="0314162C" w14:textId="5D8E7CD7" w:rsidR="00592759" w:rsidRDefault="00592759">
          <w:pPr>
            <w:pStyle w:val="Inhopg3"/>
            <w:tabs>
              <w:tab w:val="right" w:leader="dot" w:pos="9350"/>
            </w:tabs>
            <w:rPr>
              <w:noProof/>
              <w:kern w:val="2"/>
              <w:sz w:val="24"/>
              <w:szCs w:val="24"/>
              <w:lang w:val="nl-BE" w:eastAsia="nl-BE"/>
              <w14:ligatures w14:val="standardContextual"/>
            </w:rPr>
          </w:pPr>
          <w:hyperlink w:anchor="_Toc187609032" w:history="1">
            <w:r w:rsidRPr="00630EC1">
              <w:rPr>
                <w:rStyle w:val="Hyperlink"/>
                <w:noProof/>
              </w:rPr>
              <w:t>Differences</w:t>
            </w:r>
            <w:r>
              <w:rPr>
                <w:noProof/>
                <w:webHidden/>
              </w:rPr>
              <w:tab/>
            </w:r>
            <w:r>
              <w:rPr>
                <w:noProof/>
                <w:webHidden/>
              </w:rPr>
              <w:fldChar w:fldCharType="begin"/>
            </w:r>
            <w:r>
              <w:rPr>
                <w:noProof/>
                <w:webHidden/>
              </w:rPr>
              <w:instrText xml:space="preserve"> PAGEREF _Toc187609032 \h </w:instrText>
            </w:r>
            <w:r>
              <w:rPr>
                <w:noProof/>
                <w:webHidden/>
              </w:rPr>
            </w:r>
            <w:r>
              <w:rPr>
                <w:noProof/>
                <w:webHidden/>
              </w:rPr>
              <w:fldChar w:fldCharType="separate"/>
            </w:r>
            <w:r w:rsidR="008C49AE">
              <w:rPr>
                <w:noProof/>
                <w:webHidden/>
              </w:rPr>
              <w:t>13</w:t>
            </w:r>
            <w:r>
              <w:rPr>
                <w:noProof/>
                <w:webHidden/>
              </w:rPr>
              <w:fldChar w:fldCharType="end"/>
            </w:r>
          </w:hyperlink>
        </w:p>
        <w:p w14:paraId="34A34689" w14:textId="57226BD5" w:rsidR="00592759" w:rsidRDefault="00592759">
          <w:pPr>
            <w:pStyle w:val="Inhopg1"/>
            <w:tabs>
              <w:tab w:val="right" w:leader="dot" w:pos="9350"/>
            </w:tabs>
            <w:rPr>
              <w:noProof/>
              <w:kern w:val="2"/>
              <w:sz w:val="24"/>
              <w:szCs w:val="24"/>
              <w:lang w:val="nl-BE" w:eastAsia="nl-BE"/>
              <w14:ligatures w14:val="standardContextual"/>
            </w:rPr>
          </w:pPr>
          <w:hyperlink w:anchor="_Toc187609033" w:history="1">
            <w:r w:rsidRPr="00630EC1">
              <w:rPr>
                <w:rStyle w:val="Hyperlink"/>
                <w:noProof/>
              </w:rPr>
              <w:t>Research</w:t>
            </w:r>
            <w:r>
              <w:rPr>
                <w:noProof/>
                <w:webHidden/>
              </w:rPr>
              <w:tab/>
            </w:r>
            <w:r>
              <w:rPr>
                <w:noProof/>
                <w:webHidden/>
              </w:rPr>
              <w:fldChar w:fldCharType="begin"/>
            </w:r>
            <w:r>
              <w:rPr>
                <w:noProof/>
                <w:webHidden/>
              </w:rPr>
              <w:instrText xml:space="preserve"> PAGEREF _Toc187609033 \h </w:instrText>
            </w:r>
            <w:r>
              <w:rPr>
                <w:noProof/>
                <w:webHidden/>
              </w:rPr>
            </w:r>
            <w:r>
              <w:rPr>
                <w:noProof/>
                <w:webHidden/>
              </w:rPr>
              <w:fldChar w:fldCharType="separate"/>
            </w:r>
            <w:r w:rsidR="008C49AE">
              <w:rPr>
                <w:noProof/>
                <w:webHidden/>
              </w:rPr>
              <w:t>14</w:t>
            </w:r>
            <w:r>
              <w:rPr>
                <w:noProof/>
                <w:webHidden/>
              </w:rPr>
              <w:fldChar w:fldCharType="end"/>
            </w:r>
          </w:hyperlink>
        </w:p>
        <w:p w14:paraId="76D5BC97" w14:textId="49FA4EBA" w:rsidR="00592759" w:rsidRDefault="00592759">
          <w:pPr>
            <w:pStyle w:val="Inhopg2"/>
            <w:tabs>
              <w:tab w:val="right" w:leader="dot" w:pos="9350"/>
            </w:tabs>
            <w:rPr>
              <w:noProof/>
              <w:kern w:val="2"/>
              <w:sz w:val="24"/>
              <w:szCs w:val="24"/>
              <w:lang w:val="nl-BE" w:eastAsia="nl-BE"/>
              <w14:ligatures w14:val="standardContextual"/>
            </w:rPr>
          </w:pPr>
          <w:hyperlink w:anchor="_Toc187609034" w:history="1">
            <w:r w:rsidRPr="00630EC1">
              <w:rPr>
                <w:rStyle w:val="Hyperlink"/>
                <w:noProof/>
              </w:rPr>
              <w:t>Research Question:</w:t>
            </w:r>
            <w:r>
              <w:rPr>
                <w:noProof/>
                <w:webHidden/>
              </w:rPr>
              <w:tab/>
            </w:r>
            <w:r>
              <w:rPr>
                <w:noProof/>
                <w:webHidden/>
              </w:rPr>
              <w:fldChar w:fldCharType="begin"/>
            </w:r>
            <w:r>
              <w:rPr>
                <w:noProof/>
                <w:webHidden/>
              </w:rPr>
              <w:instrText xml:space="preserve"> PAGEREF _Toc187609034 \h </w:instrText>
            </w:r>
            <w:r>
              <w:rPr>
                <w:noProof/>
                <w:webHidden/>
              </w:rPr>
            </w:r>
            <w:r>
              <w:rPr>
                <w:noProof/>
                <w:webHidden/>
              </w:rPr>
              <w:fldChar w:fldCharType="separate"/>
            </w:r>
            <w:r w:rsidR="008C49AE">
              <w:rPr>
                <w:noProof/>
                <w:webHidden/>
              </w:rPr>
              <w:t>14</w:t>
            </w:r>
            <w:r>
              <w:rPr>
                <w:noProof/>
                <w:webHidden/>
              </w:rPr>
              <w:fldChar w:fldCharType="end"/>
            </w:r>
          </w:hyperlink>
        </w:p>
        <w:p w14:paraId="00B0E72E" w14:textId="19554B7B" w:rsidR="00592759" w:rsidRDefault="00592759">
          <w:pPr>
            <w:pStyle w:val="Inhopg2"/>
            <w:tabs>
              <w:tab w:val="right" w:leader="dot" w:pos="9350"/>
            </w:tabs>
            <w:rPr>
              <w:noProof/>
              <w:kern w:val="2"/>
              <w:sz w:val="24"/>
              <w:szCs w:val="24"/>
              <w:lang w:val="nl-BE" w:eastAsia="nl-BE"/>
              <w14:ligatures w14:val="standardContextual"/>
            </w:rPr>
          </w:pPr>
          <w:hyperlink w:anchor="_Toc187609035" w:history="1">
            <w:r w:rsidRPr="00630EC1">
              <w:rPr>
                <w:rStyle w:val="Hyperlink"/>
                <w:noProof/>
              </w:rPr>
              <w:t>Hypothesises:</w:t>
            </w:r>
            <w:r>
              <w:rPr>
                <w:noProof/>
                <w:webHidden/>
              </w:rPr>
              <w:tab/>
            </w:r>
            <w:r>
              <w:rPr>
                <w:noProof/>
                <w:webHidden/>
              </w:rPr>
              <w:fldChar w:fldCharType="begin"/>
            </w:r>
            <w:r>
              <w:rPr>
                <w:noProof/>
                <w:webHidden/>
              </w:rPr>
              <w:instrText xml:space="preserve"> PAGEREF _Toc187609035 \h </w:instrText>
            </w:r>
            <w:r>
              <w:rPr>
                <w:noProof/>
                <w:webHidden/>
              </w:rPr>
            </w:r>
            <w:r>
              <w:rPr>
                <w:noProof/>
                <w:webHidden/>
              </w:rPr>
              <w:fldChar w:fldCharType="separate"/>
            </w:r>
            <w:r w:rsidR="008C49AE">
              <w:rPr>
                <w:noProof/>
                <w:webHidden/>
              </w:rPr>
              <w:t>14</w:t>
            </w:r>
            <w:r>
              <w:rPr>
                <w:noProof/>
                <w:webHidden/>
              </w:rPr>
              <w:fldChar w:fldCharType="end"/>
            </w:r>
          </w:hyperlink>
        </w:p>
        <w:p w14:paraId="1DA18463" w14:textId="6749421B" w:rsidR="00592759" w:rsidRDefault="00592759">
          <w:pPr>
            <w:pStyle w:val="Inhopg2"/>
            <w:tabs>
              <w:tab w:val="right" w:leader="dot" w:pos="9350"/>
            </w:tabs>
            <w:rPr>
              <w:noProof/>
              <w:kern w:val="2"/>
              <w:sz w:val="24"/>
              <w:szCs w:val="24"/>
              <w:lang w:val="nl-BE" w:eastAsia="nl-BE"/>
              <w14:ligatures w14:val="standardContextual"/>
            </w:rPr>
          </w:pPr>
          <w:hyperlink w:anchor="_Toc187609036" w:history="1">
            <w:r w:rsidRPr="00630EC1">
              <w:rPr>
                <w:rStyle w:val="Hyperlink"/>
                <w:noProof/>
              </w:rPr>
              <w:t>Methodology:</w:t>
            </w:r>
            <w:r>
              <w:rPr>
                <w:noProof/>
                <w:webHidden/>
              </w:rPr>
              <w:tab/>
            </w:r>
            <w:r>
              <w:rPr>
                <w:noProof/>
                <w:webHidden/>
              </w:rPr>
              <w:fldChar w:fldCharType="begin"/>
            </w:r>
            <w:r>
              <w:rPr>
                <w:noProof/>
                <w:webHidden/>
              </w:rPr>
              <w:instrText xml:space="preserve"> PAGEREF _Toc187609036 \h </w:instrText>
            </w:r>
            <w:r>
              <w:rPr>
                <w:noProof/>
                <w:webHidden/>
              </w:rPr>
            </w:r>
            <w:r>
              <w:rPr>
                <w:noProof/>
                <w:webHidden/>
              </w:rPr>
              <w:fldChar w:fldCharType="separate"/>
            </w:r>
            <w:r w:rsidR="008C49AE">
              <w:rPr>
                <w:noProof/>
                <w:webHidden/>
              </w:rPr>
              <w:t>15</w:t>
            </w:r>
            <w:r>
              <w:rPr>
                <w:noProof/>
                <w:webHidden/>
              </w:rPr>
              <w:fldChar w:fldCharType="end"/>
            </w:r>
          </w:hyperlink>
        </w:p>
        <w:p w14:paraId="5860980A" w14:textId="615454A5" w:rsidR="00592759" w:rsidRDefault="00592759">
          <w:pPr>
            <w:pStyle w:val="Inhopg3"/>
            <w:tabs>
              <w:tab w:val="right" w:leader="dot" w:pos="9350"/>
            </w:tabs>
            <w:rPr>
              <w:noProof/>
              <w:kern w:val="2"/>
              <w:sz w:val="24"/>
              <w:szCs w:val="24"/>
              <w:lang w:val="nl-BE" w:eastAsia="nl-BE"/>
              <w14:ligatures w14:val="standardContextual"/>
            </w:rPr>
          </w:pPr>
          <w:hyperlink w:anchor="_Toc187609037" w:history="1">
            <w:r w:rsidRPr="00630EC1">
              <w:rPr>
                <w:rStyle w:val="Hyperlink"/>
                <w:noProof/>
              </w:rPr>
              <w:t>Experiment Set-Up:</w:t>
            </w:r>
            <w:r>
              <w:rPr>
                <w:noProof/>
                <w:webHidden/>
              </w:rPr>
              <w:tab/>
            </w:r>
            <w:r>
              <w:rPr>
                <w:noProof/>
                <w:webHidden/>
              </w:rPr>
              <w:fldChar w:fldCharType="begin"/>
            </w:r>
            <w:r>
              <w:rPr>
                <w:noProof/>
                <w:webHidden/>
              </w:rPr>
              <w:instrText xml:space="preserve"> PAGEREF _Toc187609037 \h </w:instrText>
            </w:r>
            <w:r>
              <w:rPr>
                <w:noProof/>
                <w:webHidden/>
              </w:rPr>
            </w:r>
            <w:r>
              <w:rPr>
                <w:noProof/>
                <w:webHidden/>
              </w:rPr>
              <w:fldChar w:fldCharType="separate"/>
            </w:r>
            <w:r w:rsidR="008C49AE">
              <w:rPr>
                <w:noProof/>
                <w:webHidden/>
              </w:rPr>
              <w:t>15</w:t>
            </w:r>
            <w:r>
              <w:rPr>
                <w:noProof/>
                <w:webHidden/>
              </w:rPr>
              <w:fldChar w:fldCharType="end"/>
            </w:r>
          </w:hyperlink>
        </w:p>
        <w:p w14:paraId="0CB5A751" w14:textId="65A0A7FF" w:rsidR="00592759" w:rsidRDefault="00592759">
          <w:pPr>
            <w:pStyle w:val="Inhopg3"/>
            <w:tabs>
              <w:tab w:val="right" w:leader="dot" w:pos="9350"/>
            </w:tabs>
            <w:rPr>
              <w:noProof/>
              <w:kern w:val="2"/>
              <w:sz w:val="24"/>
              <w:szCs w:val="24"/>
              <w:lang w:val="nl-BE" w:eastAsia="nl-BE"/>
              <w14:ligatures w14:val="standardContextual"/>
            </w:rPr>
          </w:pPr>
          <w:hyperlink w:anchor="_Toc187609038" w:history="1">
            <w:r w:rsidRPr="00630EC1">
              <w:rPr>
                <w:rStyle w:val="Hyperlink"/>
                <w:noProof/>
              </w:rPr>
              <w:t>Agent Behaviors</w:t>
            </w:r>
            <w:r>
              <w:rPr>
                <w:noProof/>
                <w:webHidden/>
              </w:rPr>
              <w:tab/>
            </w:r>
            <w:r>
              <w:rPr>
                <w:noProof/>
                <w:webHidden/>
              </w:rPr>
              <w:fldChar w:fldCharType="begin"/>
            </w:r>
            <w:r>
              <w:rPr>
                <w:noProof/>
                <w:webHidden/>
              </w:rPr>
              <w:instrText xml:space="preserve"> PAGEREF _Toc187609038 \h </w:instrText>
            </w:r>
            <w:r>
              <w:rPr>
                <w:noProof/>
                <w:webHidden/>
              </w:rPr>
            </w:r>
            <w:r>
              <w:rPr>
                <w:noProof/>
                <w:webHidden/>
              </w:rPr>
              <w:fldChar w:fldCharType="separate"/>
            </w:r>
            <w:r w:rsidR="008C49AE">
              <w:rPr>
                <w:noProof/>
                <w:webHidden/>
              </w:rPr>
              <w:t>15</w:t>
            </w:r>
            <w:r>
              <w:rPr>
                <w:noProof/>
                <w:webHidden/>
              </w:rPr>
              <w:fldChar w:fldCharType="end"/>
            </w:r>
          </w:hyperlink>
        </w:p>
        <w:p w14:paraId="2FE08AF8" w14:textId="13376971" w:rsidR="00592759" w:rsidRDefault="00592759">
          <w:pPr>
            <w:pStyle w:val="Inhopg3"/>
            <w:tabs>
              <w:tab w:val="right" w:leader="dot" w:pos="9350"/>
            </w:tabs>
            <w:rPr>
              <w:noProof/>
              <w:kern w:val="2"/>
              <w:sz w:val="24"/>
              <w:szCs w:val="24"/>
              <w:lang w:val="nl-BE" w:eastAsia="nl-BE"/>
              <w14:ligatures w14:val="standardContextual"/>
            </w:rPr>
          </w:pPr>
          <w:hyperlink w:anchor="_Toc187609039" w:history="1">
            <w:r w:rsidRPr="00630EC1">
              <w:rPr>
                <w:rStyle w:val="Hyperlink"/>
                <w:noProof/>
              </w:rPr>
              <w:t>Hardware:</w:t>
            </w:r>
            <w:r>
              <w:rPr>
                <w:noProof/>
                <w:webHidden/>
              </w:rPr>
              <w:tab/>
            </w:r>
            <w:r>
              <w:rPr>
                <w:noProof/>
                <w:webHidden/>
              </w:rPr>
              <w:fldChar w:fldCharType="begin"/>
            </w:r>
            <w:r>
              <w:rPr>
                <w:noProof/>
                <w:webHidden/>
              </w:rPr>
              <w:instrText xml:space="preserve"> PAGEREF _Toc187609039 \h </w:instrText>
            </w:r>
            <w:r>
              <w:rPr>
                <w:noProof/>
                <w:webHidden/>
              </w:rPr>
            </w:r>
            <w:r>
              <w:rPr>
                <w:noProof/>
                <w:webHidden/>
              </w:rPr>
              <w:fldChar w:fldCharType="separate"/>
            </w:r>
            <w:r w:rsidR="008C49AE">
              <w:rPr>
                <w:noProof/>
                <w:webHidden/>
              </w:rPr>
              <w:t>16</w:t>
            </w:r>
            <w:r>
              <w:rPr>
                <w:noProof/>
                <w:webHidden/>
              </w:rPr>
              <w:fldChar w:fldCharType="end"/>
            </w:r>
          </w:hyperlink>
        </w:p>
        <w:p w14:paraId="54401CF1" w14:textId="2FAFA676" w:rsidR="00592759" w:rsidRDefault="00592759">
          <w:pPr>
            <w:pStyle w:val="Inhopg3"/>
            <w:tabs>
              <w:tab w:val="right" w:leader="dot" w:pos="9350"/>
            </w:tabs>
            <w:rPr>
              <w:noProof/>
              <w:kern w:val="2"/>
              <w:sz w:val="24"/>
              <w:szCs w:val="24"/>
              <w:lang w:val="nl-BE" w:eastAsia="nl-BE"/>
              <w14:ligatures w14:val="standardContextual"/>
            </w:rPr>
          </w:pPr>
          <w:hyperlink w:anchor="_Toc187609040" w:history="1">
            <w:r w:rsidRPr="00630EC1">
              <w:rPr>
                <w:rStyle w:val="Hyperlink"/>
                <w:noProof/>
              </w:rPr>
              <w:t>Data Collection:</w:t>
            </w:r>
            <w:r>
              <w:rPr>
                <w:noProof/>
                <w:webHidden/>
              </w:rPr>
              <w:tab/>
            </w:r>
            <w:r>
              <w:rPr>
                <w:noProof/>
                <w:webHidden/>
              </w:rPr>
              <w:fldChar w:fldCharType="begin"/>
            </w:r>
            <w:r>
              <w:rPr>
                <w:noProof/>
                <w:webHidden/>
              </w:rPr>
              <w:instrText xml:space="preserve"> PAGEREF _Toc187609040 \h </w:instrText>
            </w:r>
            <w:r>
              <w:rPr>
                <w:noProof/>
                <w:webHidden/>
              </w:rPr>
            </w:r>
            <w:r>
              <w:rPr>
                <w:noProof/>
                <w:webHidden/>
              </w:rPr>
              <w:fldChar w:fldCharType="separate"/>
            </w:r>
            <w:r w:rsidR="008C49AE">
              <w:rPr>
                <w:noProof/>
                <w:webHidden/>
              </w:rPr>
              <w:t>16</w:t>
            </w:r>
            <w:r>
              <w:rPr>
                <w:noProof/>
                <w:webHidden/>
              </w:rPr>
              <w:fldChar w:fldCharType="end"/>
            </w:r>
          </w:hyperlink>
        </w:p>
        <w:p w14:paraId="3AA32304" w14:textId="717FE21E" w:rsidR="00592759" w:rsidRDefault="00592759">
          <w:pPr>
            <w:pStyle w:val="Inhopg3"/>
            <w:tabs>
              <w:tab w:val="right" w:leader="dot" w:pos="9350"/>
            </w:tabs>
            <w:rPr>
              <w:noProof/>
              <w:kern w:val="2"/>
              <w:sz w:val="24"/>
              <w:szCs w:val="24"/>
              <w:lang w:val="nl-BE" w:eastAsia="nl-BE"/>
              <w14:ligatures w14:val="standardContextual"/>
            </w:rPr>
          </w:pPr>
          <w:hyperlink w:anchor="_Toc187609041" w:history="1">
            <w:r w:rsidRPr="00630EC1">
              <w:rPr>
                <w:rStyle w:val="Hyperlink"/>
                <w:noProof/>
              </w:rPr>
              <w:t>Checking agent behavior:</w:t>
            </w:r>
            <w:r>
              <w:rPr>
                <w:noProof/>
                <w:webHidden/>
              </w:rPr>
              <w:tab/>
            </w:r>
            <w:r>
              <w:rPr>
                <w:noProof/>
                <w:webHidden/>
              </w:rPr>
              <w:fldChar w:fldCharType="begin"/>
            </w:r>
            <w:r>
              <w:rPr>
                <w:noProof/>
                <w:webHidden/>
              </w:rPr>
              <w:instrText xml:space="preserve"> PAGEREF _Toc187609041 \h </w:instrText>
            </w:r>
            <w:r>
              <w:rPr>
                <w:noProof/>
                <w:webHidden/>
              </w:rPr>
            </w:r>
            <w:r>
              <w:rPr>
                <w:noProof/>
                <w:webHidden/>
              </w:rPr>
              <w:fldChar w:fldCharType="separate"/>
            </w:r>
            <w:r w:rsidR="008C49AE">
              <w:rPr>
                <w:noProof/>
                <w:webHidden/>
              </w:rPr>
              <w:t>17</w:t>
            </w:r>
            <w:r>
              <w:rPr>
                <w:noProof/>
                <w:webHidden/>
              </w:rPr>
              <w:fldChar w:fldCharType="end"/>
            </w:r>
          </w:hyperlink>
        </w:p>
        <w:p w14:paraId="1F8325A6" w14:textId="2F181144" w:rsidR="00592759" w:rsidRDefault="00592759">
          <w:pPr>
            <w:pStyle w:val="Inhopg2"/>
            <w:tabs>
              <w:tab w:val="right" w:leader="dot" w:pos="9350"/>
            </w:tabs>
            <w:rPr>
              <w:noProof/>
              <w:kern w:val="2"/>
              <w:sz w:val="24"/>
              <w:szCs w:val="24"/>
              <w:lang w:val="nl-BE" w:eastAsia="nl-BE"/>
              <w14:ligatures w14:val="standardContextual"/>
            </w:rPr>
          </w:pPr>
          <w:hyperlink w:anchor="_Toc187609042" w:history="1">
            <w:r w:rsidRPr="00630EC1">
              <w:rPr>
                <w:rStyle w:val="Hyperlink"/>
                <w:noProof/>
              </w:rPr>
              <w:t>Experiments:</w:t>
            </w:r>
            <w:r>
              <w:rPr>
                <w:noProof/>
                <w:webHidden/>
              </w:rPr>
              <w:tab/>
            </w:r>
            <w:r>
              <w:rPr>
                <w:noProof/>
                <w:webHidden/>
              </w:rPr>
              <w:fldChar w:fldCharType="begin"/>
            </w:r>
            <w:r>
              <w:rPr>
                <w:noProof/>
                <w:webHidden/>
              </w:rPr>
              <w:instrText xml:space="preserve"> PAGEREF _Toc187609042 \h </w:instrText>
            </w:r>
            <w:r>
              <w:rPr>
                <w:noProof/>
                <w:webHidden/>
              </w:rPr>
            </w:r>
            <w:r>
              <w:rPr>
                <w:noProof/>
                <w:webHidden/>
              </w:rPr>
              <w:fldChar w:fldCharType="separate"/>
            </w:r>
            <w:r w:rsidR="008C49AE">
              <w:rPr>
                <w:noProof/>
                <w:webHidden/>
              </w:rPr>
              <w:t>18</w:t>
            </w:r>
            <w:r>
              <w:rPr>
                <w:noProof/>
                <w:webHidden/>
              </w:rPr>
              <w:fldChar w:fldCharType="end"/>
            </w:r>
          </w:hyperlink>
        </w:p>
        <w:p w14:paraId="054818F1" w14:textId="4A1E504C" w:rsidR="00592759" w:rsidRDefault="00592759">
          <w:pPr>
            <w:pStyle w:val="Inhopg2"/>
            <w:tabs>
              <w:tab w:val="right" w:leader="dot" w:pos="9350"/>
            </w:tabs>
            <w:rPr>
              <w:noProof/>
              <w:kern w:val="2"/>
              <w:sz w:val="24"/>
              <w:szCs w:val="24"/>
              <w:lang w:val="nl-BE" w:eastAsia="nl-BE"/>
              <w14:ligatures w14:val="standardContextual"/>
            </w:rPr>
          </w:pPr>
          <w:hyperlink w:anchor="_Toc187609043" w:history="1">
            <w:r w:rsidRPr="00630EC1">
              <w:rPr>
                <w:rStyle w:val="Hyperlink"/>
                <w:noProof/>
              </w:rPr>
              <w:t>Testing the level for performance:</w:t>
            </w:r>
            <w:r>
              <w:rPr>
                <w:noProof/>
                <w:webHidden/>
              </w:rPr>
              <w:tab/>
            </w:r>
            <w:r>
              <w:rPr>
                <w:noProof/>
                <w:webHidden/>
              </w:rPr>
              <w:fldChar w:fldCharType="begin"/>
            </w:r>
            <w:r>
              <w:rPr>
                <w:noProof/>
                <w:webHidden/>
              </w:rPr>
              <w:instrText xml:space="preserve"> PAGEREF _Toc187609043 \h </w:instrText>
            </w:r>
            <w:r>
              <w:rPr>
                <w:noProof/>
                <w:webHidden/>
              </w:rPr>
            </w:r>
            <w:r>
              <w:rPr>
                <w:noProof/>
                <w:webHidden/>
              </w:rPr>
              <w:fldChar w:fldCharType="separate"/>
            </w:r>
            <w:r w:rsidR="008C49AE">
              <w:rPr>
                <w:noProof/>
                <w:webHidden/>
              </w:rPr>
              <w:t>18</w:t>
            </w:r>
            <w:r>
              <w:rPr>
                <w:noProof/>
                <w:webHidden/>
              </w:rPr>
              <w:fldChar w:fldCharType="end"/>
            </w:r>
          </w:hyperlink>
        </w:p>
        <w:p w14:paraId="39F17B8A" w14:textId="520A4197" w:rsidR="00592759" w:rsidRDefault="00592759">
          <w:pPr>
            <w:pStyle w:val="Inhopg3"/>
            <w:tabs>
              <w:tab w:val="right" w:leader="dot" w:pos="9350"/>
            </w:tabs>
            <w:rPr>
              <w:noProof/>
              <w:kern w:val="2"/>
              <w:sz w:val="24"/>
              <w:szCs w:val="24"/>
              <w:lang w:val="nl-BE" w:eastAsia="nl-BE"/>
              <w14:ligatures w14:val="standardContextual"/>
            </w:rPr>
          </w:pPr>
          <w:hyperlink w:anchor="_Toc187609044" w:history="1">
            <w:r w:rsidRPr="00630EC1">
              <w:rPr>
                <w:rStyle w:val="Hyperlink"/>
                <w:noProof/>
              </w:rPr>
              <w:t>Data Collection:</w:t>
            </w:r>
            <w:r>
              <w:rPr>
                <w:noProof/>
                <w:webHidden/>
              </w:rPr>
              <w:tab/>
            </w:r>
            <w:r>
              <w:rPr>
                <w:noProof/>
                <w:webHidden/>
              </w:rPr>
              <w:fldChar w:fldCharType="begin"/>
            </w:r>
            <w:r>
              <w:rPr>
                <w:noProof/>
                <w:webHidden/>
              </w:rPr>
              <w:instrText xml:space="preserve"> PAGEREF _Toc187609044 \h </w:instrText>
            </w:r>
            <w:r>
              <w:rPr>
                <w:noProof/>
                <w:webHidden/>
              </w:rPr>
            </w:r>
            <w:r>
              <w:rPr>
                <w:noProof/>
                <w:webHidden/>
              </w:rPr>
              <w:fldChar w:fldCharType="separate"/>
            </w:r>
            <w:r w:rsidR="008C49AE">
              <w:rPr>
                <w:noProof/>
                <w:webHidden/>
              </w:rPr>
              <w:t>18</w:t>
            </w:r>
            <w:r>
              <w:rPr>
                <w:noProof/>
                <w:webHidden/>
              </w:rPr>
              <w:fldChar w:fldCharType="end"/>
            </w:r>
          </w:hyperlink>
        </w:p>
        <w:p w14:paraId="001D3A7F" w14:textId="3855E0A3" w:rsidR="00592759" w:rsidRDefault="00592759">
          <w:pPr>
            <w:pStyle w:val="Inhopg3"/>
            <w:tabs>
              <w:tab w:val="right" w:leader="dot" w:pos="9350"/>
            </w:tabs>
            <w:rPr>
              <w:noProof/>
              <w:kern w:val="2"/>
              <w:sz w:val="24"/>
              <w:szCs w:val="24"/>
              <w:lang w:val="nl-BE" w:eastAsia="nl-BE"/>
              <w14:ligatures w14:val="standardContextual"/>
            </w:rPr>
          </w:pPr>
          <w:hyperlink w:anchor="_Toc187609045" w:history="1">
            <w:r w:rsidRPr="00630EC1">
              <w:rPr>
                <w:rStyle w:val="Hyperlink"/>
                <w:noProof/>
              </w:rPr>
              <w:t>Prediction:</w:t>
            </w:r>
            <w:r>
              <w:rPr>
                <w:noProof/>
                <w:webHidden/>
              </w:rPr>
              <w:tab/>
            </w:r>
            <w:r>
              <w:rPr>
                <w:noProof/>
                <w:webHidden/>
              </w:rPr>
              <w:fldChar w:fldCharType="begin"/>
            </w:r>
            <w:r>
              <w:rPr>
                <w:noProof/>
                <w:webHidden/>
              </w:rPr>
              <w:instrText xml:space="preserve"> PAGEREF _Toc187609045 \h </w:instrText>
            </w:r>
            <w:r>
              <w:rPr>
                <w:noProof/>
                <w:webHidden/>
              </w:rPr>
            </w:r>
            <w:r>
              <w:rPr>
                <w:noProof/>
                <w:webHidden/>
              </w:rPr>
              <w:fldChar w:fldCharType="separate"/>
            </w:r>
            <w:r w:rsidR="008C49AE">
              <w:rPr>
                <w:noProof/>
                <w:webHidden/>
              </w:rPr>
              <w:t>18</w:t>
            </w:r>
            <w:r>
              <w:rPr>
                <w:noProof/>
                <w:webHidden/>
              </w:rPr>
              <w:fldChar w:fldCharType="end"/>
            </w:r>
          </w:hyperlink>
        </w:p>
        <w:p w14:paraId="7C59DA0C" w14:textId="3EE878AD" w:rsidR="00592759" w:rsidRDefault="00592759">
          <w:pPr>
            <w:pStyle w:val="Inhopg3"/>
            <w:tabs>
              <w:tab w:val="right" w:leader="dot" w:pos="9350"/>
            </w:tabs>
            <w:rPr>
              <w:noProof/>
              <w:kern w:val="2"/>
              <w:sz w:val="24"/>
              <w:szCs w:val="24"/>
              <w:lang w:val="nl-BE" w:eastAsia="nl-BE"/>
              <w14:ligatures w14:val="standardContextual"/>
            </w:rPr>
          </w:pPr>
          <w:hyperlink w:anchor="_Toc187609046" w:history="1">
            <w:r w:rsidRPr="00630EC1">
              <w:rPr>
                <w:rStyle w:val="Hyperlink"/>
                <w:noProof/>
              </w:rPr>
              <w:t>Conclusion:</w:t>
            </w:r>
            <w:r>
              <w:rPr>
                <w:noProof/>
                <w:webHidden/>
              </w:rPr>
              <w:tab/>
            </w:r>
            <w:r>
              <w:rPr>
                <w:noProof/>
                <w:webHidden/>
              </w:rPr>
              <w:fldChar w:fldCharType="begin"/>
            </w:r>
            <w:r>
              <w:rPr>
                <w:noProof/>
                <w:webHidden/>
              </w:rPr>
              <w:instrText xml:space="preserve"> PAGEREF _Toc187609046 \h </w:instrText>
            </w:r>
            <w:r>
              <w:rPr>
                <w:noProof/>
                <w:webHidden/>
              </w:rPr>
            </w:r>
            <w:r>
              <w:rPr>
                <w:noProof/>
                <w:webHidden/>
              </w:rPr>
              <w:fldChar w:fldCharType="separate"/>
            </w:r>
            <w:r w:rsidR="008C49AE">
              <w:rPr>
                <w:noProof/>
                <w:webHidden/>
              </w:rPr>
              <w:t>19</w:t>
            </w:r>
            <w:r>
              <w:rPr>
                <w:noProof/>
                <w:webHidden/>
              </w:rPr>
              <w:fldChar w:fldCharType="end"/>
            </w:r>
          </w:hyperlink>
        </w:p>
        <w:p w14:paraId="1E0EFC3E" w14:textId="46B3D820" w:rsidR="00592759" w:rsidRDefault="00592759">
          <w:pPr>
            <w:pStyle w:val="Inhopg2"/>
            <w:tabs>
              <w:tab w:val="right" w:leader="dot" w:pos="9350"/>
            </w:tabs>
            <w:rPr>
              <w:noProof/>
              <w:kern w:val="2"/>
              <w:sz w:val="24"/>
              <w:szCs w:val="24"/>
              <w:lang w:val="nl-BE" w:eastAsia="nl-BE"/>
              <w14:ligatures w14:val="standardContextual"/>
            </w:rPr>
          </w:pPr>
          <w:hyperlink w:anchor="_Toc187609047" w:history="1">
            <w:r w:rsidRPr="00630EC1">
              <w:rPr>
                <w:rStyle w:val="Hyperlink"/>
                <w:noProof/>
              </w:rPr>
              <w:t>Testing Agent behaviour:</w:t>
            </w:r>
            <w:r>
              <w:rPr>
                <w:noProof/>
                <w:webHidden/>
              </w:rPr>
              <w:tab/>
            </w:r>
            <w:r>
              <w:rPr>
                <w:noProof/>
                <w:webHidden/>
              </w:rPr>
              <w:fldChar w:fldCharType="begin"/>
            </w:r>
            <w:r>
              <w:rPr>
                <w:noProof/>
                <w:webHidden/>
              </w:rPr>
              <w:instrText xml:space="preserve"> PAGEREF _Toc187609047 \h </w:instrText>
            </w:r>
            <w:r>
              <w:rPr>
                <w:noProof/>
                <w:webHidden/>
              </w:rPr>
            </w:r>
            <w:r>
              <w:rPr>
                <w:noProof/>
                <w:webHidden/>
              </w:rPr>
              <w:fldChar w:fldCharType="separate"/>
            </w:r>
            <w:r w:rsidR="008C49AE">
              <w:rPr>
                <w:noProof/>
                <w:webHidden/>
              </w:rPr>
              <w:t>21</w:t>
            </w:r>
            <w:r>
              <w:rPr>
                <w:noProof/>
                <w:webHidden/>
              </w:rPr>
              <w:fldChar w:fldCharType="end"/>
            </w:r>
          </w:hyperlink>
        </w:p>
        <w:p w14:paraId="3FEF9E61" w14:textId="031F13F9" w:rsidR="00592759" w:rsidRDefault="00592759">
          <w:pPr>
            <w:pStyle w:val="Inhopg3"/>
            <w:tabs>
              <w:tab w:val="right" w:leader="dot" w:pos="9350"/>
            </w:tabs>
            <w:rPr>
              <w:noProof/>
              <w:kern w:val="2"/>
              <w:sz w:val="24"/>
              <w:szCs w:val="24"/>
              <w:lang w:val="nl-BE" w:eastAsia="nl-BE"/>
              <w14:ligatures w14:val="standardContextual"/>
            </w:rPr>
          </w:pPr>
          <w:hyperlink w:anchor="_Toc187609048" w:history="1">
            <w:r w:rsidRPr="00630EC1">
              <w:rPr>
                <w:rStyle w:val="Hyperlink"/>
                <w:noProof/>
              </w:rPr>
              <w:t>Data Collection:</w:t>
            </w:r>
            <w:r>
              <w:rPr>
                <w:noProof/>
                <w:webHidden/>
              </w:rPr>
              <w:tab/>
            </w:r>
            <w:r>
              <w:rPr>
                <w:noProof/>
                <w:webHidden/>
              </w:rPr>
              <w:fldChar w:fldCharType="begin"/>
            </w:r>
            <w:r>
              <w:rPr>
                <w:noProof/>
                <w:webHidden/>
              </w:rPr>
              <w:instrText xml:space="preserve"> PAGEREF _Toc187609048 \h </w:instrText>
            </w:r>
            <w:r>
              <w:rPr>
                <w:noProof/>
                <w:webHidden/>
              </w:rPr>
            </w:r>
            <w:r>
              <w:rPr>
                <w:noProof/>
                <w:webHidden/>
              </w:rPr>
              <w:fldChar w:fldCharType="separate"/>
            </w:r>
            <w:r w:rsidR="008C49AE">
              <w:rPr>
                <w:noProof/>
                <w:webHidden/>
              </w:rPr>
              <w:t>21</w:t>
            </w:r>
            <w:r>
              <w:rPr>
                <w:noProof/>
                <w:webHidden/>
              </w:rPr>
              <w:fldChar w:fldCharType="end"/>
            </w:r>
          </w:hyperlink>
        </w:p>
        <w:p w14:paraId="669BD07E" w14:textId="79043276" w:rsidR="00592759" w:rsidRDefault="00592759">
          <w:pPr>
            <w:pStyle w:val="Inhopg3"/>
            <w:tabs>
              <w:tab w:val="right" w:leader="dot" w:pos="9350"/>
            </w:tabs>
            <w:rPr>
              <w:noProof/>
              <w:kern w:val="2"/>
              <w:sz w:val="24"/>
              <w:szCs w:val="24"/>
              <w:lang w:val="nl-BE" w:eastAsia="nl-BE"/>
              <w14:ligatures w14:val="standardContextual"/>
            </w:rPr>
          </w:pPr>
          <w:hyperlink w:anchor="_Toc187609049" w:history="1">
            <w:r w:rsidRPr="00630EC1">
              <w:rPr>
                <w:rStyle w:val="Hyperlink"/>
                <w:noProof/>
              </w:rPr>
              <w:t>Prediction:</w:t>
            </w:r>
            <w:r>
              <w:rPr>
                <w:noProof/>
                <w:webHidden/>
              </w:rPr>
              <w:tab/>
            </w:r>
            <w:r>
              <w:rPr>
                <w:noProof/>
                <w:webHidden/>
              </w:rPr>
              <w:fldChar w:fldCharType="begin"/>
            </w:r>
            <w:r>
              <w:rPr>
                <w:noProof/>
                <w:webHidden/>
              </w:rPr>
              <w:instrText xml:space="preserve"> PAGEREF _Toc187609049 \h </w:instrText>
            </w:r>
            <w:r>
              <w:rPr>
                <w:noProof/>
                <w:webHidden/>
              </w:rPr>
            </w:r>
            <w:r>
              <w:rPr>
                <w:noProof/>
                <w:webHidden/>
              </w:rPr>
              <w:fldChar w:fldCharType="separate"/>
            </w:r>
            <w:r w:rsidR="008C49AE">
              <w:rPr>
                <w:noProof/>
                <w:webHidden/>
              </w:rPr>
              <w:t>21</w:t>
            </w:r>
            <w:r>
              <w:rPr>
                <w:noProof/>
                <w:webHidden/>
              </w:rPr>
              <w:fldChar w:fldCharType="end"/>
            </w:r>
          </w:hyperlink>
        </w:p>
        <w:p w14:paraId="029A6923" w14:textId="6F7B2CAA" w:rsidR="00592759" w:rsidRDefault="00592759">
          <w:pPr>
            <w:pStyle w:val="Inhopg3"/>
            <w:tabs>
              <w:tab w:val="right" w:leader="dot" w:pos="9350"/>
            </w:tabs>
            <w:rPr>
              <w:noProof/>
              <w:kern w:val="2"/>
              <w:sz w:val="24"/>
              <w:szCs w:val="24"/>
              <w:lang w:val="nl-BE" w:eastAsia="nl-BE"/>
              <w14:ligatures w14:val="standardContextual"/>
            </w:rPr>
          </w:pPr>
          <w:hyperlink w:anchor="_Toc187609050" w:history="1">
            <w:r w:rsidRPr="00630EC1">
              <w:rPr>
                <w:rStyle w:val="Hyperlink"/>
                <w:noProof/>
              </w:rPr>
              <w:t>Results:</w:t>
            </w:r>
            <w:r>
              <w:rPr>
                <w:noProof/>
                <w:webHidden/>
              </w:rPr>
              <w:tab/>
            </w:r>
            <w:r>
              <w:rPr>
                <w:noProof/>
                <w:webHidden/>
              </w:rPr>
              <w:fldChar w:fldCharType="begin"/>
            </w:r>
            <w:r>
              <w:rPr>
                <w:noProof/>
                <w:webHidden/>
              </w:rPr>
              <w:instrText xml:space="preserve"> PAGEREF _Toc187609050 \h </w:instrText>
            </w:r>
            <w:r>
              <w:rPr>
                <w:noProof/>
                <w:webHidden/>
              </w:rPr>
            </w:r>
            <w:r>
              <w:rPr>
                <w:noProof/>
                <w:webHidden/>
              </w:rPr>
              <w:fldChar w:fldCharType="separate"/>
            </w:r>
            <w:r w:rsidR="008C49AE">
              <w:rPr>
                <w:noProof/>
                <w:webHidden/>
              </w:rPr>
              <w:t>22</w:t>
            </w:r>
            <w:r>
              <w:rPr>
                <w:noProof/>
                <w:webHidden/>
              </w:rPr>
              <w:fldChar w:fldCharType="end"/>
            </w:r>
          </w:hyperlink>
        </w:p>
        <w:p w14:paraId="78C024C0" w14:textId="76D7ECC4" w:rsidR="00592759" w:rsidRDefault="00592759">
          <w:pPr>
            <w:pStyle w:val="Inhopg3"/>
            <w:tabs>
              <w:tab w:val="right" w:leader="dot" w:pos="9350"/>
            </w:tabs>
            <w:rPr>
              <w:noProof/>
              <w:kern w:val="2"/>
              <w:sz w:val="24"/>
              <w:szCs w:val="24"/>
              <w:lang w:val="nl-BE" w:eastAsia="nl-BE"/>
              <w14:ligatures w14:val="standardContextual"/>
            </w:rPr>
          </w:pPr>
          <w:hyperlink w:anchor="_Toc187609051" w:history="1">
            <w:r w:rsidRPr="00630EC1">
              <w:rPr>
                <w:rStyle w:val="Hyperlink"/>
                <w:noProof/>
              </w:rPr>
              <w:t>Conclusion:</w:t>
            </w:r>
            <w:r>
              <w:rPr>
                <w:noProof/>
                <w:webHidden/>
              </w:rPr>
              <w:tab/>
            </w:r>
            <w:r>
              <w:rPr>
                <w:noProof/>
                <w:webHidden/>
              </w:rPr>
              <w:fldChar w:fldCharType="begin"/>
            </w:r>
            <w:r>
              <w:rPr>
                <w:noProof/>
                <w:webHidden/>
              </w:rPr>
              <w:instrText xml:space="preserve"> PAGEREF _Toc187609051 \h </w:instrText>
            </w:r>
            <w:r>
              <w:rPr>
                <w:noProof/>
                <w:webHidden/>
              </w:rPr>
            </w:r>
            <w:r>
              <w:rPr>
                <w:noProof/>
                <w:webHidden/>
              </w:rPr>
              <w:fldChar w:fldCharType="separate"/>
            </w:r>
            <w:r w:rsidR="008C49AE">
              <w:rPr>
                <w:noProof/>
                <w:webHidden/>
              </w:rPr>
              <w:t>23</w:t>
            </w:r>
            <w:r>
              <w:rPr>
                <w:noProof/>
                <w:webHidden/>
              </w:rPr>
              <w:fldChar w:fldCharType="end"/>
            </w:r>
          </w:hyperlink>
        </w:p>
        <w:p w14:paraId="7E4ECD10" w14:textId="10E65087" w:rsidR="00592759" w:rsidRDefault="00592759">
          <w:pPr>
            <w:pStyle w:val="Inhopg1"/>
            <w:tabs>
              <w:tab w:val="right" w:leader="dot" w:pos="9350"/>
            </w:tabs>
            <w:rPr>
              <w:noProof/>
              <w:kern w:val="2"/>
              <w:sz w:val="24"/>
              <w:szCs w:val="24"/>
              <w:lang w:val="nl-BE" w:eastAsia="nl-BE"/>
              <w14:ligatures w14:val="standardContextual"/>
            </w:rPr>
          </w:pPr>
          <w:hyperlink w:anchor="_Toc187609052" w:history="1">
            <w:r w:rsidRPr="00630EC1">
              <w:rPr>
                <w:rStyle w:val="Hyperlink"/>
                <w:noProof/>
              </w:rPr>
              <w:t>Discussion</w:t>
            </w:r>
            <w:r>
              <w:rPr>
                <w:noProof/>
                <w:webHidden/>
              </w:rPr>
              <w:tab/>
            </w:r>
            <w:r>
              <w:rPr>
                <w:noProof/>
                <w:webHidden/>
              </w:rPr>
              <w:fldChar w:fldCharType="begin"/>
            </w:r>
            <w:r>
              <w:rPr>
                <w:noProof/>
                <w:webHidden/>
              </w:rPr>
              <w:instrText xml:space="preserve"> PAGEREF _Toc187609052 \h </w:instrText>
            </w:r>
            <w:r>
              <w:rPr>
                <w:noProof/>
                <w:webHidden/>
              </w:rPr>
            </w:r>
            <w:r>
              <w:rPr>
                <w:noProof/>
                <w:webHidden/>
              </w:rPr>
              <w:fldChar w:fldCharType="separate"/>
            </w:r>
            <w:r w:rsidR="008C49AE">
              <w:rPr>
                <w:noProof/>
                <w:webHidden/>
              </w:rPr>
              <w:t>25</w:t>
            </w:r>
            <w:r>
              <w:rPr>
                <w:noProof/>
                <w:webHidden/>
              </w:rPr>
              <w:fldChar w:fldCharType="end"/>
            </w:r>
          </w:hyperlink>
        </w:p>
        <w:p w14:paraId="301DE490" w14:textId="590D91F1" w:rsidR="00592759" w:rsidRDefault="00592759">
          <w:pPr>
            <w:pStyle w:val="Inhopg1"/>
            <w:tabs>
              <w:tab w:val="right" w:leader="dot" w:pos="9350"/>
            </w:tabs>
            <w:rPr>
              <w:noProof/>
              <w:kern w:val="2"/>
              <w:sz w:val="24"/>
              <w:szCs w:val="24"/>
              <w:lang w:val="nl-BE" w:eastAsia="nl-BE"/>
              <w14:ligatures w14:val="standardContextual"/>
            </w:rPr>
          </w:pPr>
          <w:hyperlink w:anchor="_Toc187609053" w:history="1">
            <w:r w:rsidRPr="00630EC1">
              <w:rPr>
                <w:rStyle w:val="Hyperlink"/>
                <w:noProof/>
              </w:rPr>
              <w:t>Conclusion</w:t>
            </w:r>
            <w:r>
              <w:rPr>
                <w:noProof/>
                <w:webHidden/>
              </w:rPr>
              <w:tab/>
            </w:r>
            <w:r>
              <w:rPr>
                <w:noProof/>
                <w:webHidden/>
              </w:rPr>
              <w:fldChar w:fldCharType="begin"/>
            </w:r>
            <w:r>
              <w:rPr>
                <w:noProof/>
                <w:webHidden/>
              </w:rPr>
              <w:instrText xml:space="preserve"> PAGEREF _Toc187609053 \h </w:instrText>
            </w:r>
            <w:r>
              <w:rPr>
                <w:noProof/>
                <w:webHidden/>
              </w:rPr>
            </w:r>
            <w:r>
              <w:rPr>
                <w:noProof/>
                <w:webHidden/>
              </w:rPr>
              <w:fldChar w:fldCharType="separate"/>
            </w:r>
            <w:r w:rsidR="008C49AE">
              <w:rPr>
                <w:noProof/>
                <w:webHidden/>
              </w:rPr>
              <w:t>26</w:t>
            </w:r>
            <w:r>
              <w:rPr>
                <w:noProof/>
                <w:webHidden/>
              </w:rPr>
              <w:fldChar w:fldCharType="end"/>
            </w:r>
          </w:hyperlink>
        </w:p>
        <w:p w14:paraId="05D624A2" w14:textId="61378B7F" w:rsidR="00592759" w:rsidRDefault="00592759">
          <w:pPr>
            <w:pStyle w:val="Inhopg1"/>
            <w:tabs>
              <w:tab w:val="right" w:leader="dot" w:pos="9350"/>
            </w:tabs>
            <w:rPr>
              <w:noProof/>
              <w:kern w:val="2"/>
              <w:sz w:val="24"/>
              <w:szCs w:val="24"/>
              <w:lang w:val="nl-BE" w:eastAsia="nl-BE"/>
              <w14:ligatures w14:val="standardContextual"/>
            </w:rPr>
          </w:pPr>
          <w:hyperlink w:anchor="_Toc187609054" w:history="1">
            <w:r w:rsidRPr="00630EC1">
              <w:rPr>
                <w:rStyle w:val="Hyperlink"/>
                <w:noProof/>
              </w:rPr>
              <w:t>Future work</w:t>
            </w:r>
            <w:r>
              <w:rPr>
                <w:noProof/>
                <w:webHidden/>
              </w:rPr>
              <w:tab/>
            </w:r>
            <w:r>
              <w:rPr>
                <w:noProof/>
                <w:webHidden/>
              </w:rPr>
              <w:fldChar w:fldCharType="begin"/>
            </w:r>
            <w:r>
              <w:rPr>
                <w:noProof/>
                <w:webHidden/>
              </w:rPr>
              <w:instrText xml:space="preserve"> PAGEREF _Toc187609054 \h </w:instrText>
            </w:r>
            <w:r>
              <w:rPr>
                <w:noProof/>
                <w:webHidden/>
              </w:rPr>
            </w:r>
            <w:r>
              <w:rPr>
                <w:noProof/>
                <w:webHidden/>
              </w:rPr>
              <w:fldChar w:fldCharType="separate"/>
            </w:r>
            <w:r w:rsidR="008C49AE">
              <w:rPr>
                <w:noProof/>
                <w:webHidden/>
              </w:rPr>
              <w:t>27</w:t>
            </w:r>
            <w:r>
              <w:rPr>
                <w:noProof/>
                <w:webHidden/>
              </w:rPr>
              <w:fldChar w:fldCharType="end"/>
            </w:r>
          </w:hyperlink>
        </w:p>
        <w:p w14:paraId="034816CC" w14:textId="3E1D14D6" w:rsidR="00592759" w:rsidRDefault="00592759">
          <w:pPr>
            <w:pStyle w:val="Inhopg1"/>
            <w:tabs>
              <w:tab w:val="right" w:leader="dot" w:pos="9350"/>
            </w:tabs>
            <w:rPr>
              <w:noProof/>
              <w:kern w:val="2"/>
              <w:sz w:val="24"/>
              <w:szCs w:val="24"/>
              <w:lang w:val="nl-BE" w:eastAsia="nl-BE"/>
              <w14:ligatures w14:val="standardContextual"/>
            </w:rPr>
          </w:pPr>
          <w:hyperlink w:anchor="_Toc187609055" w:history="1">
            <w:r w:rsidRPr="00630EC1">
              <w:rPr>
                <w:rStyle w:val="Hyperlink"/>
                <w:noProof/>
              </w:rPr>
              <w:t>Critical Reflection</w:t>
            </w:r>
            <w:r>
              <w:rPr>
                <w:noProof/>
                <w:webHidden/>
              </w:rPr>
              <w:tab/>
            </w:r>
            <w:r>
              <w:rPr>
                <w:noProof/>
                <w:webHidden/>
              </w:rPr>
              <w:fldChar w:fldCharType="begin"/>
            </w:r>
            <w:r>
              <w:rPr>
                <w:noProof/>
                <w:webHidden/>
              </w:rPr>
              <w:instrText xml:space="preserve"> PAGEREF _Toc187609055 \h </w:instrText>
            </w:r>
            <w:r>
              <w:rPr>
                <w:noProof/>
                <w:webHidden/>
              </w:rPr>
            </w:r>
            <w:r>
              <w:rPr>
                <w:noProof/>
                <w:webHidden/>
              </w:rPr>
              <w:fldChar w:fldCharType="separate"/>
            </w:r>
            <w:r w:rsidR="008C49AE">
              <w:rPr>
                <w:noProof/>
                <w:webHidden/>
              </w:rPr>
              <w:t>28</w:t>
            </w:r>
            <w:r>
              <w:rPr>
                <w:noProof/>
                <w:webHidden/>
              </w:rPr>
              <w:fldChar w:fldCharType="end"/>
            </w:r>
          </w:hyperlink>
        </w:p>
        <w:p w14:paraId="7F9F4F92" w14:textId="4BFB0F4E" w:rsidR="00592759" w:rsidRDefault="00592759">
          <w:pPr>
            <w:pStyle w:val="Inhopg1"/>
            <w:tabs>
              <w:tab w:val="right" w:leader="dot" w:pos="9350"/>
            </w:tabs>
            <w:rPr>
              <w:noProof/>
              <w:kern w:val="2"/>
              <w:sz w:val="24"/>
              <w:szCs w:val="24"/>
              <w:lang w:val="nl-BE" w:eastAsia="nl-BE"/>
              <w14:ligatures w14:val="standardContextual"/>
            </w:rPr>
          </w:pPr>
          <w:hyperlink w:anchor="_Toc187609056" w:history="1">
            <w:r w:rsidRPr="00630EC1">
              <w:rPr>
                <w:rStyle w:val="Hyperlink"/>
                <w:noProof/>
              </w:rPr>
              <w:t>References</w:t>
            </w:r>
            <w:r>
              <w:rPr>
                <w:noProof/>
                <w:webHidden/>
              </w:rPr>
              <w:tab/>
            </w:r>
            <w:r>
              <w:rPr>
                <w:noProof/>
                <w:webHidden/>
              </w:rPr>
              <w:fldChar w:fldCharType="begin"/>
            </w:r>
            <w:r>
              <w:rPr>
                <w:noProof/>
                <w:webHidden/>
              </w:rPr>
              <w:instrText xml:space="preserve"> PAGEREF _Toc187609056 \h </w:instrText>
            </w:r>
            <w:r>
              <w:rPr>
                <w:noProof/>
                <w:webHidden/>
              </w:rPr>
            </w:r>
            <w:r>
              <w:rPr>
                <w:noProof/>
                <w:webHidden/>
              </w:rPr>
              <w:fldChar w:fldCharType="separate"/>
            </w:r>
            <w:r w:rsidR="008C49AE">
              <w:rPr>
                <w:noProof/>
                <w:webHidden/>
              </w:rPr>
              <w:t>29</w:t>
            </w:r>
            <w:r>
              <w:rPr>
                <w:noProof/>
                <w:webHidden/>
              </w:rPr>
              <w:fldChar w:fldCharType="end"/>
            </w:r>
          </w:hyperlink>
        </w:p>
        <w:p w14:paraId="1DBC8E7A" w14:textId="48D40E3B" w:rsidR="00592759" w:rsidRDefault="00592759">
          <w:pPr>
            <w:pStyle w:val="Inhopg1"/>
            <w:tabs>
              <w:tab w:val="right" w:leader="dot" w:pos="9350"/>
            </w:tabs>
            <w:rPr>
              <w:noProof/>
              <w:kern w:val="2"/>
              <w:sz w:val="24"/>
              <w:szCs w:val="24"/>
              <w:lang w:val="nl-BE" w:eastAsia="nl-BE"/>
              <w14:ligatures w14:val="standardContextual"/>
            </w:rPr>
          </w:pPr>
          <w:hyperlink w:anchor="_Toc187609057" w:history="1">
            <w:r w:rsidRPr="00630EC1">
              <w:rPr>
                <w:rStyle w:val="Hyperlink"/>
                <w:noProof/>
              </w:rPr>
              <w:t>Acknowledgements</w:t>
            </w:r>
            <w:r>
              <w:rPr>
                <w:noProof/>
                <w:webHidden/>
              </w:rPr>
              <w:tab/>
            </w:r>
            <w:r>
              <w:rPr>
                <w:noProof/>
                <w:webHidden/>
              </w:rPr>
              <w:fldChar w:fldCharType="begin"/>
            </w:r>
            <w:r>
              <w:rPr>
                <w:noProof/>
                <w:webHidden/>
              </w:rPr>
              <w:instrText xml:space="preserve"> PAGEREF _Toc187609057 \h </w:instrText>
            </w:r>
            <w:r>
              <w:rPr>
                <w:noProof/>
                <w:webHidden/>
              </w:rPr>
            </w:r>
            <w:r>
              <w:rPr>
                <w:noProof/>
                <w:webHidden/>
              </w:rPr>
              <w:fldChar w:fldCharType="separate"/>
            </w:r>
            <w:r w:rsidR="008C49AE">
              <w:rPr>
                <w:noProof/>
                <w:webHidden/>
              </w:rPr>
              <w:t>31</w:t>
            </w:r>
            <w:r>
              <w:rPr>
                <w:noProof/>
                <w:webHidden/>
              </w:rPr>
              <w:fldChar w:fldCharType="end"/>
            </w:r>
          </w:hyperlink>
        </w:p>
        <w:p w14:paraId="65B2A13B" w14:textId="56D4B3F7" w:rsidR="00592759" w:rsidRDefault="00592759">
          <w:pPr>
            <w:pStyle w:val="Inhopg1"/>
            <w:tabs>
              <w:tab w:val="right" w:leader="dot" w:pos="9350"/>
            </w:tabs>
            <w:rPr>
              <w:noProof/>
              <w:kern w:val="2"/>
              <w:sz w:val="24"/>
              <w:szCs w:val="24"/>
              <w:lang w:val="nl-BE" w:eastAsia="nl-BE"/>
              <w14:ligatures w14:val="standardContextual"/>
            </w:rPr>
          </w:pPr>
          <w:hyperlink w:anchor="_Toc187609058" w:history="1">
            <w:r w:rsidRPr="00630EC1">
              <w:rPr>
                <w:rStyle w:val="Hyperlink"/>
                <w:noProof/>
              </w:rPr>
              <w:t>Appendices</w:t>
            </w:r>
            <w:r>
              <w:rPr>
                <w:noProof/>
                <w:webHidden/>
              </w:rPr>
              <w:tab/>
            </w:r>
            <w:r>
              <w:rPr>
                <w:noProof/>
                <w:webHidden/>
              </w:rPr>
              <w:fldChar w:fldCharType="begin"/>
            </w:r>
            <w:r>
              <w:rPr>
                <w:noProof/>
                <w:webHidden/>
              </w:rPr>
              <w:instrText xml:space="preserve"> PAGEREF _Toc187609058 \h </w:instrText>
            </w:r>
            <w:r>
              <w:rPr>
                <w:noProof/>
                <w:webHidden/>
              </w:rPr>
            </w:r>
            <w:r>
              <w:rPr>
                <w:noProof/>
                <w:webHidden/>
              </w:rPr>
              <w:fldChar w:fldCharType="separate"/>
            </w:r>
            <w:r w:rsidR="008C49AE">
              <w:rPr>
                <w:noProof/>
                <w:webHidden/>
              </w:rPr>
              <w:t>32</w:t>
            </w:r>
            <w:r>
              <w:rPr>
                <w:noProof/>
                <w:webHidden/>
              </w:rPr>
              <w:fldChar w:fldCharType="end"/>
            </w:r>
          </w:hyperlink>
        </w:p>
        <w:p w14:paraId="06805F43" w14:textId="10E03625" w:rsidR="000D5C84" w:rsidRPr="000D4433" w:rsidRDefault="000D5C84">
          <w:r w:rsidRPr="000D4433">
            <w:rPr>
              <w:b/>
              <w:bCs/>
            </w:rPr>
            <w:fldChar w:fldCharType="end"/>
          </w:r>
        </w:p>
      </w:sdtContent>
    </w:sdt>
    <w:p w14:paraId="05D336EE" w14:textId="77777777" w:rsidR="000D5C84" w:rsidRPr="000D4433" w:rsidRDefault="000D5C84">
      <w:r w:rsidRPr="000D4433">
        <w:br w:type="page"/>
      </w:r>
    </w:p>
    <w:p w14:paraId="12EEF4AC" w14:textId="37F53B43" w:rsidR="000D5C84" w:rsidRPr="00105394" w:rsidRDefault="000D5C84" w:rsidP="003C4C6D">
      <w:pPr>
        <w:pStyle w:val="Kop1"/>
        <w:rPr>
          <w:sz w:val="20"/>
          <w:szCs w:val="20"/>
        </w:rPr>
      </w:pPr>
      <w:bookmarkStart w:id="0" w:name="_Toc187609018"/>
      <w:r w:rsidRPr="00105394">
        <w:rPr>
          <w:sz w:val="20"/>
          <w:szCs w:val="20"/>
        </w:rPr>
        <w:lastRenderedPageBreak/>
        <w:t>Abstract</w:t>
      </w:r>
      <w:r w:rsidR="009F56CD" w:rsidRPr="00105394">
        <w:rPr>
          <w:sz w:val="20"/>
          <w:szCs w:val="20"/>
        </w:rPr>
        <w:t xml:space="preserve"> &amp; Key words</w:t>
      </w:r>
      <w:bookmarkEnd w:id="0"/>
    </w:p>
    <w:p w14:paraId="092945B0" w14:textId="77777777" w:rsidR="00B036A8" w:rsidRDefault="00B036A8"/>
    <w:p w14:paraId="13EC3E46" w14:textId="6F97B47B" w:rsidR="00DD0CCE" w:rsidRPr="00105394" w:rsidRDefault="00A111FA">
      <w:r>
        <w:t xml:space="preserve">In a world where players want smarter non-playable characters as their allies or enemies in video games. </w:t>
      </w:r>
      <w:r w:rsidR="00950CB6">
        <w:t xml:space="preserve">The industries favourite way to do AI for non-playable characters is with Finite State Machines and Behaviour trees. But we can challenge these AI behaviour systems with Goal Oriented Action Planning(GOAP) that creates a Smart agent. </w:t>
      </w:r>
      <w:r>
        <w:t xml:space="preserve">This paper </w:t>
      </w:r>
      <w:r w:rsidR="00D63CC6">
        <w:t xml:space="preserve">seeks to </w:t>
      </w:r>
      <w:r w:rsidR="00BD3C91">
        <w:t>address</w:t>
      </w:r>
      <w:r>
        <w:t xml:space="preserve"> why Goal Oriented Action Planning </w:t>
      </w:r>
      <w:r w:rsidR="00D63CC6">
        <w:t>isn’t</w:t>
      </w:r>
      <w:r>
        <w:t xml:space="preserve"> used more in comparison to the industry standard of Finite State Machines. </w:t>
      </w:r>
      <w:r w:rsidR="00BD3C91">
        <w:t>I will create a hospital simulation where the patients and nurses use one of the two AI behaviour systems. I will check each AI behaviour</w:t>
      </w:r>
      <w:r w:rsidR="006361D0">
        <w:t>s performance</w:t>
      </w:r>
      <w:r w:rsidR="00BD3C91">
        <w:t xml:space="preserve"> </w:t>
      </w:r>
      <w:r w:rsidR="006361D0">
        <w:t>based on</w:t>
      </w:r>
      <w:r w:rsidR="00BD3C91">
        <w:t xml:space="preserve"> how much time is spent running the script</w:t>
      </w:r>
      <w:r w:rsidR="00D63CC6">
        <w:t>s</w:t>
      </w:r>
      <w:r w:rsidR="00BD3C91">
        <w:t xml:space="preserve"> per frame. </w:t>
      </w:r>
      <w:r w:rsidR="006361D0">
        <w:t xml:space="preserve">I will also look at if the agent is a smart agent. I will keep track of the agents their states or actions and see if there are different outcomes between the agents. </w:t>
      </w:r>
      <w:r w:rsidR="00BD3C91">
        <w:t>This paper presents a comparison between the two AI behaviour systems.</w:t>
      </w:r>
      <w:r w:rsidR="00DF558A">
        <w:t xml:space="preserve"> This paper concludes that Finite State Machines are better for performance and are faster at executing their behaviour as a non-playable character. But Goal Oriented Action Planning has lot more variety in how it executes their behaviour.  </w:t>
      </w:r>
    </w:p>
    <w:p w14:paraId="168970FA" w14:textId="77777777" w:rsidR="003E6E16" w:rsidRDefault="003E6E16"/>
    <w:p w14:paraId="7F8A7DAB" w14:textId="77777777" w:rsidR="00EE72BC" w:rsidRPr="00105394" w:rsidRDefault="00EE72BC"/>
    <w:p w14:paraId="60F9177E" w14:textId="22125C3E" w:rsidR="003E6E16" w:rsidRDefault="00F47C01">
      <w:pPr>
        <w:rPr>
          <w:lang w:val="nl-BE"/>
        </w:rPr>
      </w:pPr>
      <w:r w:rsidRPr="00F47C01">
        <w:rPr>
          <w:lang w:val="nl-BE"/>
        </w:rPr>
        <w:t xml:space="preserve">In een wereld waar spelers slimmere, niet-speelbare personages willen als hun bondgenoten of vijanden in videogames. De favoriete manier van AI voor niet-speelbare personages is met </w:t>
      </w:r>
      <w:proofErr w:type="spellStart"/>
      <w:r w:rsidRPr="00F47C01">
        <w:rPr>
          <w:lang w:val="nl-BE"/>
        </w:rPr>
        <w:t>Finite</w:t>
      </w:r>
      <w:proofErr w:type="spellEnd"/>
      <w:r w:rsidRPr="00F47C01">
        <w:rPr>
          <w:lang w:val="nl-BE"/>
        </w:rPr>
        <w:t xml:space="preserve"> State Machines en </w:t>
      </w:r>
      <w:proofErr w:type="spellStart"/>
      <w:r>
        <w:rPr>
          <w:lang w:val="nl-BE"/>
        </w:rPr>
        <w:t>behaviour</w:t>
      </w:r>
      <w:proofErr w:type="spellEnd"/>
      <w:r>
        <w:rPr>
          <w:lang w:val="nl-BE"/>
        </w:rPr>
        <w:t xml:space="preserve"> trees</w:t>
      </w:r>
      <w:r w:rsidRPr="00F47C01">
        <w:rPr>
          <w:lang w:val="nl-BE"/>
        </w:rPr>
        <w:t>. Maar we kunnen deze AI</w:t>
      </w:r>
      <w:r>
        <w:rPr>
          <w:lang w:val="nl-BE"/>
        </w:rPr>
        <w:t>-</w:t>
      </w:r>
      <w:r w:rsidRPr="00F47C01">
        <w:rPr>
          <w:lang w:val="nl-BE"/>
        </w:rPr>
        <w:t xml:space="preserve">systemen uitdagen met Goal </w:t>
      </w:r>
      <w:proofErr w:type="spellStart"/>
      <w:r w:rsidRPr="00F47C01">
        <w:rPr>
          <w:lang w:val="nl-BE"/>
        </w:rPr>
        <w:t>Oriented</w:t>
      </w:r>
      <w:proofErr w:type="spellEnd"/>
      <w:r w:rsidRPr="00F47C01">
        <w:rPr>
          <w:lang w:val="nl-BE"/>
        </w:rPr>
        <w:t xml:space="preserve"> Action Planning (GOAP) die een slimme agent creëert. In d</w:t>
      </w:r>
      <w:r>
        <w:rPr>
          <w:lang w:val="nl-BE"/>
        </w:rPr>
        <w:t>eze bachelor proef</w:t>
      </w:r>
      <w:r w:rsidRPr="00F47C01">
        <w:rPr>
          <w:lang w:val="nl-BE"/>
        </w:rPr>
        <w:t xml:space="preserve"> wordt besproken waarom </w:t>
      </w:r>
      <w:r w:rsidR="00EE72BC">
        <w:rPr>
          <w:lang w:val="nl-BE"/>
        </w:rPr>
        <w:t xml:space="preserve">Goal </w:t>
      </w:r>
      <w:proofErr w:type="spellStart"/>
      <w:r w:rsidR="00EE72BC">
        <w:rPr>
          <w:lang w:val="nl-BE"/>
        </w:rPr>
        <w:t>Oriented</w:t>
      </w:r>
      <w:proofErr w:type="spellEnd"/>
      <w:r w:rsidR="00EE72BC">
        <w:rPr>
          <w:lang w:val="nl-BE"/>
        </w:rPr>
        <w:t xml:space="preserve"> Action Planning (GOAP)</w:t>
      </w:r>
      <w:r w:rsidRPr="00F47C01">
        <w:rPr>
          <w:lang w:val="nl-BE"/>
        </w:rPr>
        <w:t xml:space="preserve"> niet meer wordt gebruikt in vergelijking met de industriestandaard van </w:t>
      </w:r>
      <w:proofErr w:type="spellStart"/>
      <w:r w:rsidRPr="00F47C01">
        <w:rPr>
          <w:lang w:val="nl-BE"/>
        </w:rPr>
        <w:t>Finite</w:t>
      </w:r>
      <w:proofErr w:type="spellEnd"/>
      <w:r w:rsidRPr="00F47C01">
        <w:rPr>
          <w:lang w:val="nl-BE"/>
        </w:rPr>
        <w:t xml:space="preserve"> State Machines. Ik ga een ziekenhuissimulatie maken waarbij de patiënten en verpleegkundigen </w:t>
      </w:r>
      <w:r w:rsidR="00EE72BC">
        <w:rPr>
          <w:lang w:val="nl-BE"/>
        </w:rPr>
        <w:t>éé</w:t>
      </w:r>
      <w:r w:rsidRPr="00F47C01">
        <w:rPr>
          <w:lang w:val="nl-BE"/>
        </w:rPr>
        <w:t xml:space="preserve">n van de twee AI-systemen gebruiken. Ik zal de prestaties van elk AI-gedrag controleren op basis van hoeveel tijd er per frame wordt besteed aan het uitvoeren van het script. Ik zal ook kijken of de agent een slimme agent is. Ik zal de </w:t>
      </w:r>
      <w:r w:rsidR="00EE72BC">
        <w:rPr>
          <w:lang w:val="nl-BE"/>
        </w:rPr>
        <w:t>non-</w:t>
      </w:r>
      <w:proofErr w:type="spellStart"/>
      <w:r w:rsidR="00EE72BC">
        <w:rPr>
          <w:lang w:val="nl-BE"/>
        </w:rPr>
        <w:t>playable</w:t>
      </w:r>
      <w:proofErr w:type="spellEnd"/>
      <w:r w:rsidR="00EE72BC">
        <w:rPr>
          <w:lang w:val="nl-BE"/>
        </w:rPr>
        <w:t xml:space="preserve"> </w:t>
      </w:r>
      <w:proofErr w:type="spellStart"/>
      <w:r w:rsidR="00EE72BC">
        <w:rPr>
          <w:lang w:val="nl-BE"/>
        </w:rPr>
        <w:t>characters</w:t>
      </w:r>
      <w:proofErr w:type="spellEnd"/>
      <w:r w:rsidRPr="00F47C01">
        <w:rPr>
          <w:lang w:val="nl-BE"/>
        </w:rPr>
        <w:t>, hun toestanden of acties bijhouden en kijken of er verschillende uitkomsten zijn tussen de agenten. Dit artikel presenteert een vergelijking tussen de twee AI-systemen.</w:t>
      </w:r>
      <w:r w:rsidR="00DF558A">
        <w:rPr>
          <w:lang w:val="nl-BE"/>
        </w:rPr>
        <w:t xml:space="preserve"> Deze bachelor proef concludeert dat </w:t>
      </w:r>
      <w:proofErr w:type="spellStart"/>
      <w:r w:rsidR="00DF558A">
        <w:rPr>
          <w:lang w:val="nl-BE"/>
        </w:rPr>
        <w:t>Finite</w:t>
      </w:r>
      <w:proofErr w:type="spellEnd"/>
      <w:r w:rsidR="00DF558A">
        <w:rPr>
          <w:lang w:val="nl-BE"/>
        </w:rPr>
        <w:t xml:space="preserve"> State Machines beter zijn voor prestaties en sneller zijn in hun plan uitvoeren als een non-</w:t>
      </w:r>
      <w:proofErr w:type="spellStart"/>
      <w:r w:rsidR="00DF558A">
        <w:rPr>
          <w:lang w:val="nl-BE"/>
        </w:rPr>
        <w:t>playable</w:t>
      </w:r>
      <w:proofErr w:type="spellEnd"/>
      <w:r w:rsidR="00DF558A">
        <w:rPr>
          <w:lang w:val="nl-BE"/>
        </w:rPr>
        <w:t xml:space="preserve"> </w:t>
      </w:r>
      <w:proofErr w:type="spellStart"/>
      <w:r w:rsidR="00DF558A">
        <w:rPr>
          <w:lang w:val="nl-BE"/>
        </w:rPr>
        <w:t>character</w:t>
      </w:r>
      <w:proofErr w:type="spellEnd"/>
      <w:r w:rsidR="00DF558A">
        <w:rPr>
          <w:lang w:val="nl-BE"/>
        </w:rPr>
        <w:t>. Maar dat er veel meer variatie zit bij de non-</w:t>
      </w:r>
      <w:proofErr w:type="spellStart"/>
      <w:r w:rsidR="00DF558A">
        <w:rPr>
          <w:lang w:val="nl-BE"/>
        </w:rPr>
        <w:t>playable</w:t>
      </w:r>
      <w:proofErr w:type="spellEnd"/>
      <w:r w:rsidR="00DF558A">
        <w:rPr>
          <w:lang w:val="nl-BE"/>
        </w:rPr>
        <w:t xml:space="preserve"> </w:t>
      </w:r>
      <w:proofErr w:type="spellStart"/>
      <w:r w:rsidR="00DF558A">
        <w:rPr>
          <w:lang w:val="nl-BE"/>
        </w:rPr>
        <w:t>characters</w:t>
      </w:r>
      <w:proofErr w:type="spellEnd"/>
      <w:r w:rsidR="00DF558A">
        <w:rPr>
          <w:lang w:val="nl-BE"/>
        </w:rPr>
        <w:t xml:space="preserve"> van Goal </w:t>
      </w:r>
      <w:proofErr w:type="spellStart"/>
      <w:r w:rsidR="00DF558A">
        <w:rPr>
          <w:lang w:val="nl-BE"/>
        </w:rPr>
        <w:t>Oriented</w:t>
      </w:r>
      <w:proofErr w:type="spellEnd"/>
      <w:r w:rsidR="00DF558A">
        <w:rPr>
          <w:lang w:val="nl-BE"/>
        </w:rPr>
        <w:t xml:space="preserve"> Action Planning. </w:t>
      </w:r>
    </w:p>
    <w:p w14:paraId="7FDEF15E" w14:textId="77777777" w:rsidR="00F47C01" w:rsidRDefault="00F47C01">
      <w:pPr>
        <w:rPr>
          <w:lang w:val="nl-BE"/>
        </w:rPr>
      </w:pPr>
    </w:p>
    <w:p w14:paraId="558B0D7E" w14:textId="77777777" w:rsidR="00EE72BC" w:rsidRPr="00F47C01" w:rsidRDefault="00EE72BC">
      <w:pPr>
        <w:rPr>
          <w:lang w:val="nl-BE"/>
        </w:rPr>
      </w:pPr>
    </w:p>
    <w:p w14:paraId="2FDBF2D9" w14:textId="6163D700" w:rsidR="002E1349" w:rsidRPr="000D4433" w:rsidRDefault="00DD0CCE">
      <w:pPr>
        <w:rPr>
          <w:b/>
          <w:i/>
          <w:iCs/>
          <w:sz w:val="22"/>
          <w:szCs w:val="22"/>
        </w:rPr>
      </w:pPr>
      <w:r w:rsidRPr="00105394">
        <w:t>Key Words: Finite State machine, Goal Oriented Action Planning</w:t>
      </w:r>
      <w:r w:rsidR="00BD3C91">
        <w:t>, AI behaviour systems, Smart agent</w:t>
      </w:r>
      <w:r w:rsidR="00F01F3A">
        <w:t>, Non-Playable Characters.</w:t>
      </w:r>
      <w:r w:rsidR="002E1349" w:rsidRPr="000D4433">
        <w:rPr>
          <w:sz w:val="22"/>
          <w:szCs w:val="22"/>
        </w:rPr>
        <w:br w:type="page"/>
      </w:r>
    </w:p>
    <w:p w14:paraId="7A4E8958" w14:textId="4ABCE223" w:rsidR="00150C09" w:rsidRPr="00105394" w:rsidRDefault="00150C09" w:rsidP="00150C09">
      <w:pPr>
        <w:pStyle w:val="Kop1"/>
        <w:rPr>
          <w:sz w:val="20"/>
          <w:szCs w:val="20"/>
        </w:rPr>
      </w:pPr>
      <w:bookmarkStart w:id="1" w:name="_Toc187609019"/>
      <w:r w:rsidRPr="00105394">
        <w:rPr>
          <w:sz w:val="20"/>
          <w:szCs w:val="20"/>
        </w:rPr>
        <w:lastRenderedPageBreak/>
        <w:t>Preface</w:t>
      </w:r>
      <w:bookmarkEnd w:id="1"/>
    </w:p>
    <w:p w14:paraId="31F7F6E5" w14:textId="77777777" w:rsidR="00150C09" w:rsidRPr="00105394" w:rsidRDefault="00150C09" w:rsidP="00150C09"/>
    <w:p w14:paraId="24A3F6C6" w14:textId="29F3C075" w:rsidR="003F6C43" w:rsidRDefault="003F6C43">
      <w:r>
        <w:t>During my time at Digital Arts and Entertainment (DAE) I have learned about AI behaviour systems during gameplay programming. The AI behaviour systems we learned are Finite State Machines and Behaviour Trees. I really started enjoying creating the AI behaviour for non-playable characters during the Final exam of gameplay programming “The Zombie game”.  The goal of the zombie game is you create an AI behaviour with Blackboards and Behaviour Trees and that AI has to survive in the survival game. The AI had to wander around the map, gather drinks and food, healing and weapons to protects itself from the oncoming zombies and survive.</w:t>
      </w:r>
    </w:p>
    <w:p w14:paraId="348ED2A7" w14:textId="77777777" w:rsidR="003142A9" w:rsidRDefault="003142A9"/>
    <w:p w14:paraId="29F42584" w14:textId="62BBA55E" w:rsidR="00150C09" w:rsidRPr="00105394" w:rsidRDefault="003F6C43">
      <w:pPr>
        <w:rPr>
          <w:b/>
          <w:i/>
          <w:iCs/>
        </w:rPr>
      </w:pPr>
      <w:r>
        <w:t xml:space="preserve">So after that I wanted to further my knowledge in what other AI behaviour systems exist. </w:t>
      </w:r>
      <w:r w:rsidR="000C7C33">
        <w:t>So this research started with the goal to compare multiple AI behaviour systems. I have looked at Finite State Machines, Behaviour Trees, Goal Oriented Action Planning and Utility AI. I learned a lot by just doing research about what AI behaviour systems are just out there. But this was a little bit out of scope so it became this research where I compare Finite State Machines with Goal Oriented Action Planning.</w:t>
      </w:r>
      <w:r w:rsidR="00150C09" w:rsidRPr="00105394">
        <w:br w:type="page"/>
      </w:r>
    </w:p>
    <w:p w14:paraId="34F8C341" w14:textId="533B6DE7" w:rsidR="004E19CD" w:rsidRPr="00105394" w:rsidRDefault="004E19CD" w:rsidP="004E19CD">
      <w:pPr>
        <w:pStyle w:val="Kop1"/>
        <w:rPr>
          <w:sz w:val="20"/>
          <w:szCs w:val="20"/>
        </w:rPr>
      </w:pPr>
      <w:bookmarkStart w:id="2" w:name="_Toc187609020"/>
      <w:r w:rsidRPr="00105394">
        <w:rPr>
          <w:sz w:val="20"/>
          <w:szCs w:val="20"/>
        </w:rPr>
        <w:lastRenderedPageBreak/>
        <w:t>List of Figures</w:t>
      </w:r>
      <w:bookmarkEnd w:id="2"/>
    </w:p>
    <w:p w14:paraId="034BB26A" w14:textId="77777777" w:rsidR="00081746" w:rsidRPr="00105394" w:rsidRDefault="00081746" w:rsidP="004E19CD">
      <w:pPr>
        <w:rPr>
          <w:highlight w:val="yellow"/>
        </w:rPr>
      </w:pPr>
    </w:p>
    <w:p w14:paraId="7C8223EA" w14:textId="13D93F31" w:rsidR="002A4D77" w:rsidRDefault="004630C7">
      <w:pPr>
        <w:pStyle w:val="Lijstmetafbeeldingen"/>
        <w:tabs>
          <w:tab w:val="right" w:leader="dot" w:pos="9350"/>
        </w:tabs>
        <w:rPr>
          <w:noProof/>
          <w:kern w:val="2"/>
          <w:sz w:val="24"/>
          <w:szCs w:val="24"/>
          <w:lang w:val="nl-BE" w:eastAsia="nl-BE"/>
          <w14:ligatures w14:val="standardContextual"/>
        </w:rPr>
      </w:pPr>
      <w:r>
        <w:fldChar w:fldCharType="begin"/>
      </w:r>
      <w:r>
        <w:instrText xml:space="preserve"> TOC \h \z \c "Figure" </w:instrText>
      </w:r>
      <w:r>
        <w:fldChar w:fldCharType="separate"/>
      </w:r>
      <w:hyperlink w:anchor="_Toc187596373" w:history="1">
        <w:r w:rsidR="002A4D77" w:rsidRPr="00AA211C">
          <w:rPr>
            <w:rStyle w:val="Hyperlink"/>
            <w:noProof/>
          </w:rPr>
          <w:t xml:space="preserve">Figure 1 Traffic light states </w:t>
        </w:r>
        <w:r w:rsidR="002A4D77" w:rsidRPr="00AA211C">
          <w:rPr>
            <w:rStyle w:val="Hyperlink"/>
            <w:rFonts w:ascii="Calibri" w:hAnsi="Calibri" w:cs="Calibri"/>
            <w:noProof/>
          </w:rPr>
          <w:t>[2]</w:t>
        </w:r>
        <w:r w:rsidR="002A4D77">
          <w:rPr>
            <w:noProof/>
            <w:webHidden/>
          </w:rPr>
          <w:tab/>
        </w:r>
        <w:r w:rsidR="002A4D77">
          <w:rPr>
            <w:noProof/>
            <w:webHidden/>
          </w:rPr>
          <w:fldChar w:fldCharType="begin"/>
        </w:r>
        <w:r w:rsidR="002A4D77">
          <w:rPr>
            <w:noProof/>
            <w:webHidden/>
          </w:rPr>
          <w:instrText xml:space="preserve"> PAGEREF _Toc187596373 \h </w:instrText>
        </w:r>
        <w:r w:rsidR="002A4D77">
          <w:rPr>
            <w:noProof/>
            <w:webHidden/>
          </w:rPr>
        </w:r>
        <w:r w:rsidR="002A4D77">
          <w:rPr>
            <w:noProof/>
            <w:webHidden/>
          </w:rPr>
          <w:fldChar w:fldCharType="separate"/>
        </w:r>
        <w:r w:rsidR="008C49AE">
          <w:rPr>
            <w:noProof/>
            <w:webHidden/>
          </w:rPr>
          <w:t>7</w:t>
        </w:r>
        <w:r w:rsidR="002A4D77">
          <w:rPr>
            <w:noProof/>
            <w:webHidden/>
          </w:rPr>
          <w:fldChar w:fldCharType="end"/>
        </w:r>
      </w:hyperlink>
    </w:p>
    <w:p w14:paraId="27A8CE5B" w14:textId="68DF9FE1" w:rsidR="002A4D77" w:rsidRDefault="002A4D77">
      <w:pPr>
        <w:pStyle w:val="Lijstmetafbeeldingen"/>
        <w:tabs>
          <w:tab w:val="right" w:leader="dot" w:pos="9350"/>
        </w:tabs>
        <w:rPr>
          <w:noProof/>
          <w:kern w:val="2"/>
          <w:sz w:val="24"/>
          <w:szCs w:val="24"/>
          <w:lang w:val="nl-BE" w:eastAsia="nl-BE"/>
          <w14:ligatures w14:val="standardContextual"/>
        </w:rPr>
      </w:pPr>
      <w:hyperlink w:anchor="_Toc187596374" w:history="1">
        <w:r w:rsidRPr="00AA211C">
          <w:rPr>
            <w:rStyle w:val="Hyperlink"/>
            <w:noProof/>
          </w:rPr>
          <w:t xml:space="preserve">Figure 2 Traffic light diagram </w:t>
        </w:r>
        <w:r w:rsidRPr="00AA211C">
          <w:rPr>
            <w:rStyle w:val="Hyperlink"/>
            <w:rFonts w:ascii="Calibri" w:hAnsi="Calibri" w:cs="Calibri"/>
            <w:noProof/>
          </w:rPr>
          <w:t>[2]</w:t>
        </w:r>
        <w:r>
          <w:rPr>
            <w:noProof/>
            <w:webHidden/>
          </w:rPr>
          <w:tab/>
        </w:r>
        <w:r>
          <w:rPr>
            <w:noProof/>
            <w:webHidden/>
          </w:rPr>
          <w:fldChar w:fldCharType="begin"/>
        </w:r>
        <w:r>
          <w:rPr>
            <w:noProof/>
            <w:webHidden/>
          </w:rPr>
          <w:instrText xml:space="preserve"> PAGEREF _Toc187596374 \h </w:instrText>
        </w:r>
        <w:r>
          <w:rPr>
            <w:noProof/>
            <w:webHidden/>
          </w:rPr>
        </w:r>
        <w:r>
          <w:rPr>
            <w:noProof/>
            <w:webHidden/>
          </w:rPr>
          <w:fldChar w:fldCharType="separate"/>
        </w:r>
        <w:r w:rsidR="008C49AE">
          <w:rPr>
            <w:noProof/>
            <w:webHidden/>
          </w:rPr>
          <w:t>8</w:t>
        </w:r>
        <w:r>
          <w:rPr>
            <w:noProof/>
            <w:webHidden/>
          </w:rPr>
          <w:fldChar w:fldCharType="end"/>
        </w:r>
      </w:hyperlink>
    </w:p>
    <w:p w14:paraId="120146C3" w14:textId="7A10EF51" w:rsidR="002A4D77" w:rsidRDefault="002A4D77">
      <w:pPr>
        <w:pStyle w:val="Lijstmetafbeeldingen"/>
        <w:tabs>
          <w:tab w:val="right" w:leader="dot" w:pos="9350"/>
        </w:tabs>
        <w:rPr>
          <w:noProof/>
          <w:kern w:val="2"/>
          <w:sz w:val="24"/>
          <w:szCs w:val="24"/>
          <w:lang w:val="nl-BE" w:eastAsia="nl-BE"/>
          <w14:ligatures w14:val="standardContextual"/>
        </w:rPr>
      </w:pPr>
      <w:hyperlink w:anchor="_Toc187596375" w:history="1">
        <w:r w:rsidRPr="00AA211C">
          <w:rPr>
            <w:rStyle w:val="Hyperlink"/>
            <w:noProof/>
          </w:rPr>
          <w:t xml:space="preserve">Figure 3 example of Finite State Machine in video games </w:t>
        </w:r>
        <w:r w:rsidRPr="00AA211C">
          <w:rPr>
            <w:rStyle w:val="Hyperlink"/>
            <w:rFonts w:ascii="Calibri" w:hAnsi="Calibri" w:cs="Calibri"/>
            <w:noProof/>
          </w:rPr>
          <w:t>[3]</w:t>
        </w:r>
        <w:r>
          <w:rPr>
            <w:noProof/>
            <w:webHidden/>
          </w:rPr>
          <w:tab/>
        </w:r>
        <w:r>
          <w:rPr>
            <w:noProof/>
            <w:webHidden/>
          </w:rPr>
          <w:fldChar w:fldCharType="begin"/>
        </w:r>
        <w:r>
          <w:rPr>
            <w:noProof/>
            <w:webHidden/>
          </w:rPr>
          <w:instrText xml:space="preserve"> PAGEREF _Toc187596375 \h </w:instrText>
        </w:r>
        <w:r>
          <w:rPr>
            <w:noProof/>
            <w:webHidden/>
          </w:rPr>
        </w:r>
        <w:r>
          <w:rPr>
            <w:noProof/>
            <w:webHidden/>
          </w:rPr>
          <w:fldChar w:fldCharType="separate"/>
        </w:r>
        <w:r w:rsidR="008C49AE">
          <w:rPr>
            <w:noProof/>
            <w:webHidden/>
          </w:rPr>
          <w:t>9</w:t>
        </w:r>
        <w:r>
          <w:rPr>
            <w:noProof/>
            <w:webHidden/>
          </w:rPr>
          <w:fldChar w:fldCharType="end"/>
        </w:r>
      </w:hyperlink>
    </w:p>
    <w:p w14:paraId="5604682D" w14:textId="5579C434" w:rsidR="002A4D77" w:rsidRDefault="002A4D77">
      <w:pPr>
        <w:pStyle w:val="Lijstmetafbeeldingen"/>
        <w:tabs>
          <w:tab w:val="right" w:leader="dot" w:pos="9350"/>
        </w:tabs>
        <w:rPr>
          <w:noProof/>
          <w:kern w:val="2"/>
          <w:sz w:val="24"/>
          <w:szCs w:val="24"/>
          <w:lang w:val="nl-BE" w:eastAsia="nl-BE"/>
          <w14:ligatures w14:val="standardContextual"/>
        </w:rPr>
      </w:pPr>
      <w:hyperlink w:anchor="_Toc187596376" w:history="1">
        <w:r w:rsidRPr="00AA211C">
          <w:rPr>
            <w:rStyle w:val="Hyperlink"/>
            <w:noProof/>
          </w:rPr>
          <w:t>Figure 4 Example states for a vending Machine</w:t>
        </w:r>
        <w:r>
          <w:rPr>
            <w:noProof/>
            <w:webHidden/>
          </w:rPr>
          <w:tab/>
        </w:r>
        <w:r>
          <w:rPr>
            <w:noProof/>
            <w:webHidden/>
          </w:rPr>
          <w:fldChar w:fldCharType="begin"/>
        </w:r>
        <w:r>
          <w:rPr>
            <w:noProof/>
            <w:webHidden/>
          </w:rPr>
          <w:instrText xml:space="preserve"> PAGEREF _Toc187596376 \h </w:instrText>
        </w:r>
        <w:r>
          <w:rPr>
            <w:noProof/>
            <w:webHidden/>
          </w:rPr>
        </w:r>
        <w:r>
          <w:rPr>
            <w:noProof/>
            <w:webHidden/>
          </w:rPr>
          <w:fldChar w:fldCharType="separate"/>
        </w:r>
        <w:r w:rsidR="008C49AE">
          <w:rPr>
            <w:noProof/>
            <w:webHidden/>
          </w:rPr>
          <w:t>10</w:t>
        </w:r>
        <w:r>
          <w:rPr>
            <w:noProof/>
            <w:webHidden/>
          </w:rPr>
          <w:fldChar w:fldCharType="end"/>
        </w:r>
      </w:hyperlink>
    </w:p>
    <w:p w14:paraId="021D6F2D" w14:textId="43FE2530" w:rsidR="002A4D77" w:rsidRDefault="002A4D77">
      <w:pPr>
        <w:pStyle w:val="Lijstmetafbeeldingen"/>
        <w:tabs>
          <w:tab w:val="right" w:leader="dot" w:pos="9350"/>
        </w:tabs>
        <w:rPr>
          <w:noProof/>
          <w:kern w:val="2"/>
          <w:sz w:val="24"/>
          <w:szCs w:val="24"/>
          <w:lang w:val="nl-BE" w:eastAsia="nl-BE"/>
          <w14:ligatures w14:val="standardContextual"/>
        </w:rPr>
      </w:pPr>
      <w:hyperlink w:anchor="_Toc187596377" w:history="1">
        <w:r w:rsidRPr="00AA211C">
          <w:rPr>
            <w:rStyle w:val="Hyperlink"/>
            <w:noProof/>
          </w:rPr>
          <w:t>Figure 5 Example off Goal Oriented Action Planning actions</w:t>
        </w:r>
        <w:r>
          <w:rPr>
            <w:noProof/>
            <w:webHidden/>
          </w:rPr>
          <w:tab/>
        </w:r>
        <w:r>
          <w:rPr>
            <w:noProof/>
            <w:webHidden/>
          </w:rPr>
          <w:fldChar w:fldCharType="begin"/>
        </w:r>
        <w:r>
          <w:rPr>
            <w:noProof/>
            <w:webHidden/>
          </w:rPr>
          <w:instrText xml:space="preserve"> PAGEREF _Toc187596377 \h </w:instrText>
        </w:r>
        <w:r>
          <w:rPr>
            <w:noProof/>
            <w:webHidden/>
          </w:rPr>
        </w:r>
        <w:r>
          <w:rPr>
            <w:noProof/>
            <w:webHidden/>
          </w:rPr>
          <w:fldChar w:fldCharType="separate"/>
        </w:r>
        <w:r w:rsidR="008C49AE">
          <w:rPr>
            <w:noProof/>
            <w:webHidden/>
          </w:rPr>
          <w:t>12</w:t>
        </w:r>
        <w:r>
          <w:rPr>
            <w:noProof/>
            <w:webHidden/>
          </w:rPr>
          <w:fldChar w:fldCharType="end"/>
        </w:r>
      </w:hyperlink>
    </w:p>
    <w:p w14:paraId="3E3EC93F" w14:textId="087351C3" w:rsidR="002A4D77" w:rsidRDefault="002A4D77">
      <w:pPr>
        <w:pStyle w:val="Lijstmetafbeeldingen"/>
        <w:tabs>
          <w:tab w:val="right" w:leader="dot" w:pos="9350"/>
        </w:tabs>
        <w:rPr>
          <w:noProof/>
          <w:kern w:val="2"/>
          <w:sz w:val="24"/>
          <w:szCs w:val="24"/>
          <w:lang w:val="nl-BE" w:eastAsia="nl-BE"/>
          <w14:ligatures w14:val="standardContextual"/>
        </w:rPr>
      </w:pPr>
      <w:hyperlink w:anchor="_Toc187596378" w:history="1">
        <w:r w:rsidRPr="00AA211C">
          <w:rPr>
            <w:rStyle w:val="Hyperlink"/>
            <w:noProof/>
          </w:rPr>
          <w:t>Figure 6 example of a plan created with the actions</w:t>
        </w:r>
        <w:r>
          <w:rPr>
            <w:noProof/>
            <w:webHidden/>
          </w:rPr>
          <w:tab/>
        </w:r>
        <w:r>
          <w:rPr>
            <w:noProof/>
            <w:webHidden/>
          </w:rPr>
          <w:fldChar w:fldCharType="begin"/>
        </w:r>
        <w:r>
          <w:rPr>
            <w:noProof/>
            <w:webHidden/>
          </w:rPr>
          <w:instrText xml:space="preserve"> PAGEREF _Toc187596378 \h </w:instrText>
        </w:r>
        <w:r>
          <w:rPr>
            <w:noProof/>
            <w:webHidden/>
          </w:rPr>
        </w:r>
        <w:r>
          <w:rPr>
            <w:noProof/>
            <w:webHidden/>
          </w:rPr>
          <w:fldChar w:fldCharType="separate"/>
        </w:r>
        <w:r w:rsidR="008C49AE">
          <w:rPr>
            <w:noProof/>
            <w:webHidden/>
          </w:rPr>
          <w:t>12</w:t>
        </w:r>
        <w:r>
          <w:rPr>
            <w:noProof/>
            <w:webHidden/>
          </w:rPr>
          <w:fldChar w:fldCharType="end"/>
        </w:r>
      </w:hyperlink>
    </w:p>
    <w:p w14:paraId="09BB3CB3" w14:textId="69B5A770" w:rsidR="002A4D77" w:rsidRDefault="002A4D77">
      <w:pPr>
        <w:pStyle w:val="Lijstmetafbeeldingen"/>
        <w:tabs>
          <w:tab w:val="right" w:leader="dot" w:pos="9350"/>
        </w:tabs>
        <w:rPr>
          <w:noProof/>
          <w:kern w:val="2"/>
          <w:sz w:val="24"/>
          <w:szCs w:val="24"/>
          <w:lang w:val="nl-BE" w:eastAsia="nl-BE"/>
          <w14:ligatures w14:val="standardContextual"/>
        </w:rPr>
      </w:pPr>
      <w:hyperlink w:anchor="_Toc187596379" w:history="1">
        <w:r w:rsidRPr="00AA211C">
          <w:rPr>
            <w:rStyle w:val="Hyperlink"/>
            <w:noProof/>
          </w:rPr>
          <w:t xml:space="preserve">Figure 7 example of how a Finite State Machine is Coupled </w:t>
        </w:r>
        <w:r w:rsidRPr="00AA211C">
          <w:rPr>
            <w:rStyle w:val="Hyperlink"/>
            <w:rFonts w:ascii="Calibri" w:hAnsi="Calibri" w:cs="Calibri"/>
            <w:noProof/>
          </w:rPr>
          <w:t>[5]</w:t>
        </w:r>
        <w:r>
          <w:rPr>
            <w:noProof/>
            <w:webHidden/>
          </w:rPr>
          <w:tab/>
        </w:r>
        <w:r>
          <w:rPr>
            <w:noProof/>
            <w:webHidden/>
          </w:rPr>
          <w:fldChar w:fldCharType="begin"/>
        </w:r>
        <w:r>
          <w:rPr>
            <w:noProof/>
            <w:webHidden/>
          </w:rPr>
          <w:instrText xml:space="preserve"> PAGEREF _Toc187596379 \h </w:instrText>
        </w:r>
        <w:r>
          <w:rPr>
            <w:noProof/>
            <w:webHidden/>
          </w:rPr>
        </w:r>
        <w:r>
          <w:rPr>
            <w:noProof/>
            <w:webHidden/>
          </w:rPr>
          <w:fldChar w:fldCharType="separate"/>
        </w:r>
        <w:r w:rsidR="008C49AE">
          <w:rPr>
            <w:noProof/>
            <w:webHidden/>
          </w:rPr>
          <w:t>13</w:t>
        </w:r>
        <w:r>
          <w:rPr>
            <w:noProof/>
            <w:webHidden/>
          </w:rPr>
          <w:fldChar w:fldCharType="end"/>
        </w:r>
      </w:hyperlink>
    </w:p>
    <w:p w14:paraId="6F145C17" w14:textId="11013887" w:rsidR="002A4D77" w:rsidRDefault="002A4D77">
      <w:pPr>
        <w:pStyle w:val="Lijstmetafbeeldingen"/>
        <w:tabs>
          <w:tab w:val="right" w:leader="dot" w:pos="9350"/>
        </w:tabs>
        <w:rPr>
          <w:noProof/>
          <w:kern w:val="2"/>
          <w:sz w:val="24"/>
          <w:szCs w:val="24"/>
          <w:lang w:val="nl-BE" w:eastAsia="nl-BE"/>
          <w14:ligatures w14:val="standardContextual"/>
        </w:rPr>
      </w:pPr>
      <w:hyperlink w:anchor="_Toc187596380" w:history="1">
        <w:r w:rsidRPr="00AA211C">
          <w:rPr>
            <w:rStyle w:val="Hyperlink"/>
            <w:noProof/>
          </w:rPr>
          <w:t xml:space="preserve">Figure 8 Example of how GOAP is Decoupled </w:t>
        </w:r>
        <w:r w:rsidRPr="00AA211C">
          <w:rPr>
            <w:rStyle w:val="Hyperlink"/>
            <w:rFonts w:ascii="Calibri" w:hAnsi="Calibri" w:cs="Calibri"/>
            <w:noProof/>
          </w:rPr>
          <w:t>[5]</w:t>
        </w:r>
        <w:r>
          <w:rPr>
            <w:noProof/>
            <w:webHidden/>
          </w:rPr>
          <w:tab/>
        </w:r>
        <w:r>
          <w:rPr>
            <w:noProof/>
            <w:webHidden/>
          </w:rPr>
          <w:fldChar w:fldCharType="begin"/>
        </w:r>
        <w:r>
          <w:rPr>
            <w:noProof/>
            <w:webHidden/>
          </w:rPr>
          <w:instrText xml:space="preserve"> PAGEREF _Toc187596380 \h </w:instrText>
        </w:r>
        <w:r>
          <w:rPr>
            <w:noProof/>
            <w:webHidden/>
          </w:rPr>
        </w:r>
        <w:r>
          <w:rPr>
            <w:noProof/>
            <w:webHidden/>
          </w:rPr>
          <w:fldChar w:fldCharType="separate"/>
        </w:r>
        <w:r w:rsidR="008C49AE">
          <w:rPr>
            <w:noProof/>
            <w:webHidden/>
          </w:rPr>
          <w:t>13</w:t>
        </w:r>
        <w:r>
          <w:rPr>
            <w:noProof/>
            <w:webHidden/>
          </w:rPr>
          <w:fldChar w:fldCharType="end"/>
        </w:r>
      </w:hyperlink>
    </w:p>
    <w:p w14:paraId="7B1DDFFA" w14:textId="61E62BEB" w:rsidR="002A4D77" w:rsidRDefault="002A4D77">
      <w:pPr>
        <w:pStyle w:val="Lijstmetafbeeldingen"/>
        <w:tabs>
          <w:tab w:val="right" w:leader="dot" w:pos="9350"/>
        </w:tabs>
        <w:rPr>
          <w:noProof/>
          <w:kern w:val="2"/>
          <w:sz w:val="24"/>
          <w:szCs w:val="24"/>
          <w:lang w:val="nl-BE" w:eastAsia="nl-BE"/>
          <w14:ligatures w14:val="standardContextual"/>
        </w:rPr>
      </w:pPr>
      <w:hyperlink w:anchor="_Toc187596381" w:history="1">
        <w:r w:rsidRPr="00AA211C">
          <w:rPr>
            <w:rStyle w:val="Hyperlink"/>
            <w:noProof/>
          </w:rPr>
          <w:t>Figure 9 Example of Patient behaviour</w:t>
        </w:r>
        <w:r>
          <w:rPr>
            <w:noProof/>
            <w:webHidden/>
          </w:rPr>
          <w:tab/>
        </w:r>
        <w:r>
          <w:rPr>
            <w:noProof/>
            <w:webHidden/>
          </w:rPr>
          <w:fldChar w:fldCharType="begin"/>
        </w:r>
        <w:r>
          <w:rPr>
            <w:noProof/>
            <w:webHidden/>
          </w:rPr>
          <w:instrText xml:space="preserve"> PAGEREF _Toc187596381 \h </w:instrText>
        </w:r>
        <w:r>
          <w:rPr>
            <w:noProof/>
            <w:webHidden/>
          </w:rPr>
        </w:r>
        <w:r>
          <w:rPr>
            <w:noProof/>
            <w:webHidden/>
          </w:rPr>
          <w:fldChar w:fldCharType="separate"/>
        </w:r>
        <w:r w:rsidR="008C49AE">
          <w:rPr>
            <w:noProof/>
            <w:webHidden/>
          </w:rPr>
          <w:t>15</w:t>
        </w:r>
        <w:r>
          <w:rPr>
            <w:noProof/>
            <w:webHidden/>
          </w:rPr>
          <w:fldChar w:fldCharType="end"/>
        </w:r>
      </w:hyperlink>
    </w:p>
    <w:p w14:paraId="44268350" w14:textId="001A4730" w:rsidR="002A4D77" w:rsidRDefault="002A4D77">
      <w:pPr>
        <w:pStyle w:val="Lijstmetafbeeldingen"/>
        <w:tabs>
          <w:tab w:val="right" w:leader="dot" w:pos="9350"/>
        </w:tabs>
        <w:rPr>
          <w:noProof/>
          <w:kern w:val="2"/>
          <w:sz w:val="24"/>
          <w:szCs w:val="24"/>
          <w:lang w:val="nl-BE" w:eastAsia="nl-BE"/>
          <w14:ligatures w14:val="standardContextual"/>
        </w:rPr>
      </w:pPr>
      <w:hyperlink w:anchor="_Toc187596382" w:history="1">
        <w:r w:rsidRPr="00AA211C">
          <w:rPr>
            <w:rStyle w:val="Hyperlink"/>
            <w:noProof/>
          </w:rPr>
          <w:t>Figure 10 Example Of Nurse behaviour</w:t>
        </w:r>
        <w:r>
          <w:rPr>
            <w:noProof/>
            <w:webHidden/>
          </w:rPr>
          <w:tab/>
        </w:r>
        <w:r>
          <w:rPr>
            <w:noProof/>
            <w:webHidden/>
          </w:rPr>
          <w:fldChar w:fldCharType="begin"/>
        </w:r>
        <w:r>
          <w:rPr>
            <w:noProof/>
            <w:webHidden/>
          </w:rPr>
          <w:instrText xml:space="preserve"> PAGEREF _Toc187596382 \h </w:instrText>
        </w:r>
        <w:r>
          <w:rPr>
            <w:noProof/>
            <w:webHidden/>
          </w:rPr>
        </w:r>
        <w:r>
          <w:rPr>
            <w:noProof/>
            <w:webHidden/>
          </w:rPr>
          <w:fldChar w:fldCharType="separate"/>
        </w:r>
        <w:r w:rsidR="008C49AE">
          <w:rPr>
            <w:noProof/>
            <w:webHidden/>
          </w:rPr>
          <w:t>16</w:t>
        </w:r>
        <w:r>
          <w:rPr>
            <w:noProof/>
            <w:webHidden/>
          </w:rPr>
          <w:fldChar w:fldCharType="end"/>
        </w:r>
      </w:hyperlink>
    </w:p>
    <w:p w14:paraId="148879E5" w14:textId="5903B90B" w:rsidR="002A4D77" w:rsidRDefault="002A4D77">
      <w:pPr>
        <w:pStyle w:val="Lijstmetafbeeldingen"/>
        <w:tabs>
          <w:tab w:val="right" w:leader="dot" w:pos="9350"/>
        </w:tabs>
        <w:rPr>
          <w:noProof/>
          <w:kern w:val="2"/>
          <w:sz w:val="24"/>
          <w:szCs w:val="24"/>
          <w:lang w:val="nl-BE" w:eastAsia="nl-BE"/>
          <w14:ligatures w14:val="standardContextual"/>
        </w:rPr>
      </w:pPr>
      <w:hyperlink w:anchor="_Toc187596383" w:history="1">
        <w:r w:rsidRPr="00AA211C">
          <w:rPr>
            <w:rStyle w:val="Hyperlink"/>
            <w:noProof/>
          </w:rPr>
          <w:t>Figure 11 Finite State Machine performance check results</w:t>
        </w:r>
        <w:r>
          <w:rPr>
            <w:noProof/>
            <w:webHidden/>
          </w:rPr>
          <w:tab/>
        </w:r>
        <w:r>
          <w:rPr>
            <w:noProof/>
            <w:webHidden/>
          </w:rPr>
          <w:fldChar w:fldCharType="begin"/>
        </w:r>
        <w:r>
          <w:rPr>
            <w:noProof/>
            <w:webHidden/>
          </w:rPr>
          <w:instrText xml:space="preserve"> PAGEREF _Toc187596383 \h </w:instrText>
        </w:r>
        <w:r>
          <w:rPr>
            <w:noProof/>
            <w:webHidden/>
          </w:rPr>
        </w:r>
        <w:r>
          <w:rPr>
            <w:noProof/>
            <w:webHidden/>
          </w:rPr>
          <w:fldChar w:fldCharType="separate"/>
        </w:r>
        <w:r w:rsidR="008C49AE">
          <w:rPr>
            <w:noProof/>
            <w:webHidden/>
          </w:rPr>
          <w:t>19</w:t>
        </w:r>
        <w:r>
          <w:rPr>
            <w:noProof/>
            <w:webHidden/>
          </w:rPr>
          <w:fldChar w:fldCharType="end"/>
        </w:r>
      </w:hyperlink>
    </w:p>
    <w:p w14:paraId="52B8F3E6" w14:textId="41B1E10E" w:rsidR="002A4D77" w:rsidRDefault="002A4D77">
      <w:pPr>
        <w:pStyle w:val="Lijstmetafbeeldingen"/>
        <w:tabs>
          <w:tab w:val="right" w:leader="dot" w:pos="9350"/>
        </w:tabs>
        <w:rPr>
          <w:noProof/>
          <w:kern w:val="2"/>
          <w:sz w:val="24"/>
          <w:szCs w:val="24"/>
          <w:lang w:val="nl-BE" w:eastAsia="nl-BE"/>
          <w14:ligatures w14:val="standardContextual"/>
        </w:rPr>
      </w:pPr>
      <w:hyperlink w:anchor="_Toc187596384" w:history="1">
        <w:r w:rsidRPr="00AA211C">
          <w:rPr>
            <w:rStyle w:val="Hyperlink"/>
            <w:noProof/>
          </w:rPr>
          <w:t>Figure 12 GOAP performance check results</w:t>
        </w:r>
        <w:r>
          <w:rPr>
            <w:noProof/>
            <w:webHidden/>
          </w:rPr>
          <w:tab/>
        </w:r>
        <w:r>
          <w:rPr>
            <w:noProof/>
            <w:webHidden/>
          </w:rPr>
          <w:fldChar w:fldCharType="begin"/>
        </w:r>
        <w:r>
          <w:rPr>
            <w:noProof/>
            <w:webHidden/>
          </w:rPr>
          <w:instrText xml:space="preserve"> PAGEREF _Toc187596384 \h </w:instrText>
        </w:r>
        <w:r>
          <w:rPr>
            <w:noProof/>
            <w:webHidden/>
          </w:rPr>
        </w:r>
        <w:r>
          <w:rPr>
            <w:noProof/>
            <w:webHidden/>
          </w:rPr>
          <w:fldChar w:fldCharType="separate"/>
        </w:r>
        <w:r w:rsidR="008C49AE">
          <w:rPr>
            <w:noProof/>
            <w:webHidden/>
          </w:rPr>
          <w:t>20</w:t>
        </w:r>
        <w:r>
          <w:rPr>
            <w:noProof/>
            <w:webHidden/>
          </w:rPr>
          <w:fldChar w:fldCharType="end"/>
        </w:r>
      </w:hyperlink>
    </w:p>
    <w:p w14:paraId="1C7190C1" w14:textId="704AD201" w:rsidR="002A4D77" w:rsidRDefault="002A4D77">
      <w:pPr>
        <w:pStyle w:val="Lijstmetafbeeldingen"/>
        <w:tabs>
          <w:tab w:val="right" w:leader="dot" w:pos="9350"/>
        </w:tabs>
        <w:rPr>
          <w:noProof/>
          <w:kern w:val="2"/>
          <w:sz w:val="24"/>
          <w:szCs w:val="24"/>
          <w:lang w:val="nl-BE" w:eastAsia="nl-BE"/>
          <w14:ligatures w14:val="standardContextual"/>
        </w:rPr>
      </w:pPr>
      <w:hyperlink w:anchor="_Toc187596385" w:history="1">
        <w:r w:rsidRPr="00AA211C">
          <w:rPr>
            <w:rStyle w:val="Hyperlink"/>
            <w:noProof/>
          </w:rPr>
          <w:t>Figure 13 Table of the collected behaviour data for the agents with Finite State Machine as their AI behaviour system</w:t>
        </w:r>
        <w:r>
          <w:rPr>
            <w:noProof/>
            <w:webHidden/>
          </w:rPr>
          <w:tab/>
        </w:r>
        <w:r>
          <w:rPr>
            <w:noProof/>
            <w:webHidden/>
          </w:rPr>
          <w:fldChar w:fldCharType="begin"/>
        </w:r>
        <w:r>
          <w:rPr>
            <w:noProof/>
            <w:webHidden/>
          </w:rPr>
          <w:instrText xml:space="preserve"> PAGEREF _Toc187596385 \h </w:instrText>
        </w:r>
        <w:r>
          <w:rPr>
            <w:noProof/>
            <w:webHidden/>
          </w:rPr>
        </w:r>
        <w:r>
          <w:rPr>
            <w:noProof/>
            <w:webHidden/>
          </w:rPr>
          <w:fldChar w:fldCharType="separate"/>
        </w:r>
        <w:r w:rsidR="008C49AE">
          <w:rPr>
            <w:noProof/>
            <w:webHidden/>
          </w:rPr>
          <w:t>22</w:t>
        </w:r>
        <w:r>
          <w:rPr>
            <w:noProof/>
            <w:webHidden/>
          </w:rPr>
          <w:fldChar w:fldCharType="end"/>
        </w:r>
      </w:hyperlink>
    </w:p>
    <w:p w14:paraId="4BCAF98E" w14:textId="78CEF6FD" w:rsidR="002A4D77" w:rsidRDefault="002A4D77">
      <w:pPr>
        <w:pStyle w:val="Lijstmetafbeeldingen"/>
        <w:tabs>
          <w:tab w:val="right" w:leader="dot" w:pos="9350"/>
        </w:tabs>
        <w:rPr>
          <w:noProof/>
          <w:kern w:val="2"/>
          <w:sz w:val="24"/>
          <w:szCs w:val="24"/>
          <w:lang w:val="nl-BE" w:eastAsia="nl-BE"/>
          <w14:ligatures w14:val="standardContextual"/>
        </w:rPr>
      </w:pPr>
      <w:hyperlink w:anchor="_Toc187596386" w:history="1">
        <w:r w:rsidRPr="00AA211C">
          <w:rPr>
            <w:rStyle w:val="Hyperlink"/>
            <w:noProof/>
          </w:rPr>
          <w:t>Figure 14 Table of the collected behaviour data for the agents with GOAP as their AI behaviour system</w:t>
        </w:r>
        <w:r>
          <w:rPr>
            <w:noProof/>
            <w:webHidden/>
          </w:rPr>
          <w:tab/>
        </w:r>
        <w:r>
          <w:rPr>
            <w:noProof/>
            <w:webHidden/>
          </w:rPr>
          <w:fldChar w:fldCharType="begin"/>
        </w:r>
        <w:r>
          <w:rPr>
            <w:noProof/>
            <w:webHidden/>
          </w:rPr>
          <w:instrText xml:space="preserve"> PAGEREF _Toc187596386 \h </w:instrText>
        </w:r>
        <w:r>
          <w:rPr>
            <w:noProof/>
            <w:webHidden/>
          </w:rPr>
        </w:r>
        <w:r>
          <w:rPr>
            <w:noProof/>
            <w:webHidden/>
          </w:rPr>
          <w:fldChar w:fldCharType="separate"/>
        </w:r>
        <w:r w:rsidR="008C49AE">
          <w:rPr>
            <w:noProof/>
            <w:webHidden/>
          </w:rPr>
          <w:t>22</w:t>
        </w:r>
        <w:r>
          <w:rPr>
            <w:noProof/>
            <w:webHidden/>
          </w:rPr>
          <w:fldChar w:fldCharType="end"/>
        </w:r>
      </w:hyperlink>
    </w:p>
    <w:p w14:paraId="44D49454" w14:textId="39725461" w:rsidR="002A4D77" w:rsidRDefault="002A4D77">
      <w:pPr>
        <w:pStyle w:val="Lijstmetafbeeldingen"/>
        <w:tabs>
          <w:tab w:val="right" w:leader="dot" w:pos="9350"/>
        </w:tabs>
        <w:rPr>
          <w:noProof/>
          <w:kern w:val="2"/>
          <w:sz w:val="24"/>
          <w:szCs w:val="24"/>
          <w:lang w:val="nl-BE" w:eastAsia="nl-BE"/>
          <w14:ligatures w14:val="standardContextual"/>
        </w:rPr>
      </w:pPr>
      <w:hyperlink w:anchor="_Toc187596387" w:history="1">
        <w:r w:rsidRPr="00AA211C">
          <w:rPr>
            <w:rStyle w:val="Hyperlink"/>
            <w:noProof/>
          </w:rPr>
          <w:t>Figure 15 Comparisons of the collected Patient Data of both AI-systems</w:t>
        </w:r>
        <w:r>
          <w:rPr>
            <w:noProof/>
            <w:webHidden/>
          </w:rPr>
          <w:tab/>
        </w:r>
        <w:r>
          <w:rPr>
            <w:noProof/>
            <w:webHidden/>
          </w:rPr>
          <w:fldChar w:fldCharType="begin"/>
        </w:r>
        <w:r>
          <w:rPr>
            <w:noProof/>
            <w:webHidden/>
          </w:rPr>
          <w:instrText xml:space="preserve"> PAGEREF _Toc187596387 \h </w:instrText>
        </w:r>
        <w:r>
          <w:rPr>
            <w:noProof/>
            <w:webHidden/>
          </w:rPr>
        </w:r>
        <w:r>
          <w:rPr>
            <w:noProof/>
            <w:webHidden/>
          </w:rPr>
          <w:fldChar w:fldCharType="separate"/>
        </w:r>
        <w:r w:rsidR="008C49AE">
          <w:rPr>
            <w:noProof/>
            <w:webHidden/>
          </w:rPr>
          <w:t>23</w:t>
        </w:r>
        <w:r>
          <w:rPr>
            <w:noProof/>
            <w:webHidden/>
          </w:rPr>
          <w:fldChar w:fldCharType="end"/>
        </w:r>
      </w:hyperlink>
    </w:p>
    <w:p w14:paraId="2A4B28E4" w14:textId="321B2BD9" w:rsidR="002A4D77" w:rsidRDefault="002A4D77">
      <w:pPr>
        <w:pStyle w:val="Lijstmetafbeeldingen"/>
        <w:tabs>
          <w:tab w:val="right" w:leader="dot" w:pos="9350"/>
        </w:tabs>
        <w:rPr>
          <w:noProof/>
          <w:kern w:val="2"/>
          <w:sz w:val="24"/>
          <w:szCs w:val="24"/>
          <w:lang w:val="nl-BE" w:eastAsia="nl-BE"/>
          <w14:ligatures w14:val="standardContextual"/>
        </w:rPr>
      </w:pPr>
      <w:hyperlink w:anchor="_Toc187596388" w:history="1">
        <w:r w:rsidRPr="00AA211C">
          <w:rPr>
            <w:rStyle w:val="Hyperlink"/>
            <w:noProof/>
          </w:rPr>
          <w:t>Figure 16 Comparisons of the collected Data for the nurses</w:t>
        </w:r>
        <w:r>
          <w:rPr>
            <w:noProof/>
            <w:webHidden/>
          </w:rPr>
          <w:tab/>
        </w:r>
        <w:r>
          <w:rPr>
            <w:noProof/>
            <w:webHidden/>
          </w:rPr>
          <w:fldChar w:fldCharType="begin"/>
        </w:r>
        <w:r>
          <w:rPr>
            <w:noProof/>
            <w:webHidden/>
          </w:rPr>
          <w:instrText xml:space="preserve"> PAGEREF _Toc187596388 \h </w:instrText>
        </w:r>
        <w:r>
          <w:rPr>
            <w:noProof/>
            <w:webHidden/>
          </w:rPr>
        </w:r>
        <w:r>
          <w:rPr>
            <w:noProof/>
            <w:webHidden/>
          </w:rPr>
          <w:fldChar w:fldCharType="separate"/>
        </w:r>
        <w:r w:rsidR="008C49AE">
          <w:rPr>
            <w:noProof/>
            <w:webHidden/>
          </w:rPr>
          <w:t>24</w:t>
        </w:r>
        <w:r>
          <w:rPr>
            <w:noProof/>
            <w:webHidden/>
          </w:rPr>
          <w:fldChar w:fldCharType="end"/>
        </w:r>
      </w:hyperlink>
    </w:p>
    <w:p w14:paraId="42380E0C" w14:textId="206C8C85" w:rsidR="004E19CD" w:rsidRPr="000D4433" w:rsidRDefault="004630C7" w:rsidP="00460533">
      <w:pPr>
        <w:spacing w:line="240" w:lineRule="auto"/>
        <w:rPr>
          <w:highlight w:val="yellow"/>
        </w:rPr>
      </w:pPr>
      <w:r>
        <w:fldChar w:fldCharType="end"/>
      </w:r>
      <w:r w:rsidR="004E19CD" w:rsidRPr="000D4433">
        <w:br w:type="page"/>
      </w:r>
    </w:p>
    <w:p w14:paraId="24002F46" w14:textId="52AC9760" w:rsidR="000D5C84" w:rsidRPr="00105394" w:rsidRDefault="000D5C84" w:rsidP="000D5C84">
      <w:pPr>
        <w:pStyle w:val="Kop1"/>
        <w:rPr>
          <w:sz w:val="20"/>
          <w:szCs w:val="20"/>
        </w:rPr>
      </w:pPr>
      <w:bookmarkStart w:id="3" w:name="_Toc187609021"/>
      <w:r w:rsidRPr="00105394">
        <w:rPr>
          <w:sz w:val="20"/>
          <w:szCs w:val="20"/>
        </w:rPr>
        <w:lastRenderedPageBreak/>
        <w:t>Introduction</w:t>
      </w:r>
      <w:bookmarkEnd w:id="3"/>
    </w:p>
    <w:p w14:paraId="36224C00" w14:textId="77777777" w:rsidR="000D5C84" w:rsidRPr="00105394" w:rsidRDefault="000D5C84" w:rsidP="000D5C84"/>
    <w:p w14:paraId="3013CE8E" w14:textId="3B945547" w:rsidR="00446739" w:rsidRDefault="00BD7F8D" w:rsidP="00BD7F8D">
      <w:r>
        <w:t xml:space="preserve">Non-playable characters and their AI-systems are important for video games. </w:t>
      </w:r>
      <w:r w:rsidR="00446739">
        <w:t xml:space="preserve">It’s frustrating for players when their ally who is a non-playable character in the video game makes some questionable moves or gets stuck with something. </w:t>
      </w:r>
      <w:r w:rsidR="00967996">
        <w:t xml:space="preserve">Or even if the strong boss their AI becomes </w:t>
      </w:r>
      <w:r w:rsidR="006A1C43">
        <w:t>too</w:t>
      </w:r>
      <w:r w:rsidR="00967996">
        <w:t xml:space="preserve"> predictable o</w:t>
      </w:r>
      <w:r w:rsidR="006A1C43">
        <w:t>r</w:t>
      </w:r>
      <w:r w:rsidR="00967996">
        <w:t xml:space="preserve"> it becomes </w:t>
      </w:r>
      <w:r w:rsidR="006A1C43">
        <w:t>too</w:t>
      </w:r>
      <w:r w:rsidR="00967996">
        <w:t xml:space="preserve"> easy to beat</w:t>
      </w:r>
      <w:r w:rsidR="006A1C43">
        <w:t>.</w:t>
      </w:r>
    </w:p>
    <w:p w14:paraId="704FF275" w14:textId="699F54FF" w:rsidR="00BD7F8D" w:rsidRDefault="00BD7F8D" w:rsidP="00BD7F8D">
      <w:r>
        <w:t>The current way the video game industry does it is with Finite State machines and Behaviour trees that have some sort of Utility AI (scoring system for the best next possible action) with them so the non-playable characters become smarter non-playable characters.</w:t>
      </w:r>
      <w:r w:rsidR="00DB043C">
        <w:t xml:space="preserve"> This makes it interesting for the player because if the AI system is </w:t>
      </w:r>
      <w:r w:rsidR="00967996">
        <w:t>too</w:t>
      </w:r>
      <w:r w:rsidR="00DB043C">
        <w:t xml:space="preserve"> predictable like for example with Finite State Machines. The player can start predicting the next moves of the AI and we don’t want that. </w:t>
      </w:r>
    </w:p>
    <w:p w14:paraId="1096AD8B" w14:textId="5B82D952" w:rsidR="006A1C43" w:rsidRDefault="006A1C43" w:rsidP="006A1C43">
      <w:r>
        <w:t>This research paper will attempt to explain how Finite State Machines and Goal Oriented Action Planning work with some examples of how they are used. I will put both AI systems to the test and explain the results that come from the tests.</w:t>
      </w:r>
    </w:p>
    <w:p w14:paraId="0CB72424" w14:textId="3CF4DF1B" w:rsidR="006A1C43" w:rsidRDefault="006A1C43" w:rsidP="006A1C43">
      <w:r>
        <w:t>The setting of the simulation game: the game is a simulation of the hospital where I spawn patients that go to the hospital and get treated by nurses before they go back home but if they have to wait to long for treatment they leave angry.</w:t>
      </w:r>
    </w:p>
    <w:p w14:paraId="137663BD" w14:textId="7FB9A909" w:rsidR="006A1C43" w:rsidRDefault="006A1C43" w:rsidP="006A1C43">
      <w:r>
        <w:t>This paper seeks to answer “</w:t>
      </w:r>
      <w:r w:rsidRPr="006A1C43">
        <w:rPr>
          <w:b/>
          <w:bCs/>
        </w:rPr>
        <w:t>What is the impact of switching from a Finite State Machine to a Goal Oriented Action Planning (GOAP) in a simulation game?</w:t>
      </w:r>
      <w:r>
        <w:t>”</w:t>
      </w:r>
    </w:p>
    <w:p w14:paraId="71147484" w14:textId="79E1D26C" w:rsidR="006A1C43" w:rsidRPr="00105394" w:rsidRDefault="006A1C43" w:rsidP="006A1C43">
      <w:r>
        <w:t>These are the hypotheses that have been made:</w:t>
      </w:r>
    </w:p>
    <w:p w14:paraId="7F7F3D56" w14:textId="263A90EA" w:rsidR="006A1C43" w:rsidRDefault="006A1C43" w:rsidP="006A1C43">
      <w:r w:rsidRPr="00105394">
        <w:rPr>
          <w:b/>
          <w:bCs/>
        </w:rPr>
        <w:t>H0</w:t>
      </w:r>
      <w:r w:rsidRPr="00105394">
        <w:t>: After comparing the data graphs from both Finite State Machines and Goal Oriented Action Planning, there is no real difference in performance. Both take the same amount of time per frame or there is less than a 5% difference in average script execution time.</w:t>
      </w:r>
    </w:p>
    <w:p w14:paraId="22272146" w14:textId="77777777" w:rsidR="006A1C43" w:rsidRPr="00105394" w:rsidRDefault="006A1C43" w:rsidP="006A1C43"/>
    <w:p w14:paraId="58DC8686" w14:textId="2FD61E4D" w:rsidR="006A1C43" w:rsidRDefault="006A1C43" w:rsidP="006A1C43">
      <w:r w:rsidRPr="00105394">
        <w:rPr>
          <w:b/>
          <w:bCs/>
        </w:rPr>
        <w:t>H1</w:t>
      </w:r>
      <w:r w:rsidRPr="00105394">
        <w:t>: The data graph of the Goal Oriented Action Planning (GOAP) shows a longer average script execution time per frame of more than 5% compared to the average execution time per frame of State Machines.</w:t>
      </w:r>
    </w:p>
    <w:p w14:paraId="386A1C97" w14:textId="77777777" w:rsidR="006A1C43" w:rsidRPr="006A1C43" w:rsidRDefault="006A1C43" w:rsidP="006A1C43"/>
    <w:p w14:paraId="6747CE72" w14:textId="445539C7" w:rsidR="006A1C43" w:rsidRDefault="006A1C43" w:rsidP="006A1C43">
      <w:r w:rsidRPr="00105394">
        <w:rPr>
          <w:b/>
          <w:bCs/>
        </w:rPr>
        <w:t>H2</w:t>
      </w:r>
      <w:r w:rsidRPr="00105394">
        <w:t>: After a 100 000 patients have passed through the hospital the Goal Oriented Action planning nurses take more coffee breaks.</w:t>
      </w:r>
    </w:p>
    <w:p w14:paraId="3F9BDDED" w14:textId="77777777" w:rsidR="006A1C43" w:rsidRPr="00105394" w:rsidRDefault="006A1C43" w:rsidP="006A1C43"/>
    <w:p w14:paraId="33123E59" w14:textId="14965DEA" w:rsidR="006A1C43" w:rsidRDefault="006A1C43" w:rsidP="006A1C43">
      <w:r w:rsidRPr="00105394">
        <w:rPr>
          <w:b/>
          <w:bCs/>
        </w:rPr>
        <w:t>H3</w:t>
      </w:r>
      <w:r w:rsidRPr="00105394">
        <w:t>: After a 100 000 patients have passed through the hospital the Goal Oriented Action Planning Patients leave the hospital more angry.</w:t>
      </w:r>
    </w:p>
    <w:p w14:paraId="0DC9F181" w14:textId="77777777" w:rsidR="006A1C43" w:rsidRPr="006A1C43" w:rsidRDefault="006A1C43" w:rsidP="006A1C43">
      <w:pPr>
        <w:rPr>
          <w:b/>
          <w:bCs/>
        </w:rPr>
      </w:pPr>
    </w:p>
    <w:p w14:paraId="5DEE9E44" w14:textId="77777777" w:rsidR="006A1C43" w:rsidRPr="00105394" w:rsidRDefault="006A1C43" w:rsidP="006A1C43">
      <w:r w:rsidRPr="00105394">
        <w:rPr>
          <w:b/>
          <w:bCs/>
        </w:rPr>
        <w:t>H4</w:t>
      </w:r>
      <w:r w:rsidRPr="00105394">
        <w:t>: After a 100 000 patients have passed through the hospital the Finite State machine has more Patients treated.</w:t>
      </w:r>
    </w:p>
    <w:p w14:paraId="66C99889" w14:textId="675262A8" w:rsidR="00BD7F8D" w:rsidRPr="00BD7F8D" w:rsidRDefault="00BD7F8D"/>
    <w:p w14:paraId="0A652314" w14:textId="65795FAF" w:rsidR="00460533" w:rsidRPr="00105394" w:rsidRDefault="004E19CD" w:rsidP="00F62C06">
      <w:pPr>
        <w:pStyle w:val="Kop1"/>
        <w:rPr>
          <w:sz w:val="20"/>
          <w:szCs w:val="20"/>
        </w:rPr>
      </w:pPr>
      <w:bookmarkStart w:id="4" w:name="_Toc187609022"/>
      <w:r w:rsidRPr="00105394">
        <w:rPr>
          <w:sz w:val="20"/>
          <w:szCs w:val="20"/>
        </w:rPr>
        <w:lastRenderedPageBreak/>
        <w:t>Literature Study / Theoretical Framework</w:t>
      </w:r>
      <w:bookmarkEnd w:id="4"/>
    </w:p>
    <w:p w14:paraId="54CF64F5" w14:textId="5BAACD41" w:rsidR="008E491C" w:rsidRPr="00105394" w:rsidRDefault="005E3B83" w:rsidP="009F31E8">
      <w:pPr>
        <w:pStyle w:val="Kop2"/>
      </w:pPr>
      <w:bookmarkStart w:id="5" w:name="_Toc187609023"/>
      <w:r w:rsidRPr="00105394">
        <w:t xml:space="preserve">Finite </w:t>
      </w:r>
      <w:r w:rsidR="00CB656D" w:rsidRPr="00105394">
        <w:t>State Machines</w:t>
      </w:r>
      <w:bookmarkEnd w:id="5"/>
    </w:p>
    <w:p w14:paraId="01F2760F" w14:textId="1AB95992" w:rsidR="00F62C06" w:rsidRPr="00105394" w:rsidRDefault="008E491C" w:rsidP="00573A4C">
      <w:pPr>
        <w:pStyle w:val="Kop3"/>
      </w:pPr>
      <w:bookmarkStart w:id="6" w:name="_Toc187609024"/>
      <w:r w:rsidRPr="00105394">
        <w:t>What is a Finite State machine?</w:t>
      </w:r>
      <w:bookmarkEnd w:id="6"/>
    </w:p>
    <w:p w14:paraId="004CF1BD" w14:textId="3B456FFB" w:rsidR="00310587" w:rsidRPr="00105394" w:rsidRDefault="00916E3A" w:rsidP="00EA4F24">
      <w:r>
        <w:t>“</w:t>
      </w:r>
      <w:r w:rsidRPr="00916E3A">
        <w:t>A finite-state machine, or FSM for short, is a model of computation based on a hypothetical machine made of one or more states. Only a single state can be active at the same time, so the machine must transition from one state to another in order to perform different actions.</w:t>
      </w:r>
      <w:r>
        <w:t xml:space="preserve">” </w:t>
      </w:r>
      <w:r w:rsidR="00310587" w:rsidRPr="00105394">
        <w:fldChar w:fldCharType="begin"/>
      </w:r>
      <w:r w:rsidR="00310587" w:rsidRPr="00105394">
        <w:instrText xml:space="preserve"> ADDIN ZOTERO_ITEM CSL_CITATION {"citationID":"9UJZUhgh","properties":{"formattedCitation":"[1]","plainCitation":"[1]","noteIndex":0},"citationItems":[{"id":40,"uris":["http://zotero.org/users/local/3jWiN2uF/items/M4PEF7ZP"],"itemData":{"id":40,"type":"webpage","abstract":"A finite-state machine is a model used to represent and control execution flow. It is perfect for implementing AI in games, producing great results without a complex code. This tutorial describes...","container-title":"Code Envato Tuts+","language":"en","title":"Finite-State Machines: Theory and Implementation | Envato Tuts+","title-short":"Finite-State Machines","URL":"https://code.tutsplus.com/finite-state-machines-theory-and-implementation--gamedev-11867t","accessed":{"date-parts":[["2024",12,30]]},"issued":{"date-parts":[["2013",10,24]]}}}],"schema":"https://github.com/citation-style-language/schema/raw/master/csl-citation.json"} </w:instrText>
      </w:r>
      <w:r w:rsidR="00310587" w:rsidRPr="00105394">
        <w:fldChar w:fldCharType="separate"/>
      </w:r>
      <w:r w:rsidR="00310587" w:rsidRPr="00105394">
        <w:rPr>
          <w:rFonts w:ascii="Calibri" w:hAnsi="Calibri" w:cs="Calibri"/>
        </w:rPr>
        <w:t>[1]</w:t>
      </w:r>
      <w:r w:rsidR="00310587" w:rsidRPr="00105394">
        <w:fldChar w:fldCharType="end"/>
      </w:r>
    </w:p>
    <w:p w14:paraId="2EDAD8F0" w14:textId="4CB8752A" w:rsidR="00011EAA" w:rsidRPr="00105394" w:rsidRDefault="005605C8" w:rsidP="00EA4F24">
      <w:r w:rsidRPr="00105394">
        <w:t>Example</w:t>
      </w:r>
      <w:r w:rsidR="00BC0952" w:rsidRPr="00105394">
        <w:t>:</w:t>
      </w:r>
      <w:r w:rsidRPr="00105394">
        <w:t xml:space="preserve"> Traffic Lights</w:t>
      </w:r>
    </w:p>
    <w:p w14:paraId="2450405F" w14:textId="77777777" w:rsidR="00FA3732" w:rsidRDefault="00011EAA" w:rsidP="00FA3732">
      <w:pPr>
        <w:keepNext/>
        <w:jc w:val="center"/>
      </w:pPr>
      <w:r w:rsidRPr="00105394">
        <w:rPr>
          <w:noProof/>
        </w:rPr>
        <w:drawing>
          <wp:inline distT="0" distB="0" distL="0" distR="0" wp14:anchorId="1080B0D5" wp14:editId="0786426A">
            <wp:extent cx="3854450" cy="2727117"/>
            <wp:effectExtent l="0" t="0" r="0" b="0"/>
            <wp:docPr id="1267166792" name="Afbeelding 1" descr="Afbeelding met Kleurrijkheid, cirkel&#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7166792" name="Afbeelding 1" descr="Afbeelding met Kleurrijkheid, cirkel&#10;&#10;Automatisch gegenereerde beschrijvi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862088" cy="2732521"/>
                    </a:xfrm>
                    <a:prstGeom prst="rect">
                      <a:avLst/>
                    </a:prstGeom>
                    <a:noFill/>
                    <a:ln>
                      <a:noFill/>
                    </a:ln>
                  </pic:spPr>
                </pic:pic>
              </a:graphicData>
            </a:graphic>
          </wp:inline>
        </w:drawing>
      </w:r>
    </w:p>
    <w:p w14:paraId="590D4B69" w14:textId="5CA5BD3B" w:rsidR="00011EAA" w:rsidRPr="00105394" w:rsidRDefault="00FA3732" w:rsidP="00FA3732">
      <w:pPr>
        <w:pStyle w:val="Bijschrift"/>
        <w:jc w:val="center"/>
      </w:pPr>
      <w:bookmarkStart w:id="7" w:name="_Toc187596373"/>
      <w:r>
        <w:t xml:space="preserve">Figure </w:t>
      </w:r>
      <w:r>
        <w:fldChar w:fldCharType="begin"/>
      </w:r>
      <w:r>
        <w:instrText xml:space="preserve"> SEQ Figure \* ARABIC </w:instrText>
      </w:r>
      <w:r>
        <w:fldChar w:fldCharType="separate"/>
      </w:r>
      <w:r w:rsidR="008C49AE">
        <w:rPr>
          <w:noProof/>
        </w:rPr>
        <w:t>1</w:t>
      </w:r>
      <w:r>
        <w:fldChar w:fldCharType="end"/>
      </w:r>
      <w:r>
        <w:t xml:space="preserve"> Traffic light states </w:t>
      </w:r>
      <w:r w:rsidR="00C77FE6">
        <w:fldChar w:fldCharType="begin"/>
      </w:r>
      <w:r w:rsidR="00C77FE6">
        <w:instrText xml:space="preserve"> ADDIN ZOTERO_ITEM CSL_CITATION {"citationID":"HeQEX8yo","properties":{"formattedCitation":"[2]","plainCitation":"[2]","noteIndex":0},"citationItems":[{"id":42,"uris":["http://zotero.org/users/local/3jWiN2uF/items/GSZXNVMN"],"itemData":{"id":42,"type":"post-weblog","abstract":"Let’s explore what Finite State Machines are and why they make life easier on our brains and software.","container-title":"Well Red","language":"en","title":"State Machines for Everyone — Part 1 Introduction","URL":"https://medium.com/well-red/state-machines-for-everyone-part-1-introduction-b7ac9aaf482e","author":[{"family":"Dodge","given":"Alex"}],"accessed":{"date-parts":[["2025",1,11]]},"issued":{"date-parts":[["2020",9,9]]}}}],"schema":"https://github.com/citation-style-language/schema/raw/master/csl-citation.json"} </w:instrText>
      </w:r>
      <w:r w:rsidR="00C77FE6">
        <w:fldChar w:fldCharType="separate"/>
      </w:r>
      <w:r w:rsidR="00C77FE6" w:rsidRPr="00C77FE6">
        <w:rPr>
          <w:rFonts w:ascii="Calibri" w:hAnsi="Calibri" w:cs="Calibri"/>
        </w:rPr>
        <w:t>[2]</w:t>
      </w:r>
      <w:bookmarkEnd w:id="7"/>
      <w:r w:rsidR="00C77FE6">
        <w:fldChar w:fldCharType="end"/>
      </w:r>
    </w:p>
    <w:p w14:paraId="20E26E94" w14:textId="42232348" w:rsidR="00011EAA" w:rsidRPr="00105394" w:rsidRDefault="00011EAA" w:rsidP="00EA4F24">
      <w:r w:rsidRPr="00105394">
        <w:t>A traffic light has 4 States:</w:t>
      </w:r>
    </w:p>
    <w:p w14:paraId="6B8A0E58" w14:textId="4852A857" w:rsidR="00011EAA" w:rsidRPr="00105394" w:rsidRDefault="00011EAA" w:rsidP="00C77FE6">
      <w:pPr>
        <w:pStyle w:val="Lijstalinea"/>
        <w:numPr>
          <w:ilvl w:val="0"/>
          <w:numId w:val="9"/>
        </w:numPr>
      </w:pPr>
      <w:r w:rsidRPr="00105394">
        <w:t>Green: you can go.</w:t>
      </w:r>
    </w:p>
    <w:p w14:paraId="605A457F" w14:textId="4BCF37C9" w:rsidR="00011EAA" w:rsidRPr="00105394" w:rsidRDefault="004E44E6" w:rsidP="00C77FE6">
      <w:pPr>
        <w:pStyle w:val="Lijstalinea"/>
        <w:numPr>
          <w:ilvl w:val="0"/>
          <w:numId w:val="9"/>
        </w:numPr>
      </w:pPr>
      <w:r w:rsidRPr="00105394">
        <w:t>Amber</w:t>
      </w:r>
      <w:r w:rsidR="00011EAA" w:rsidRPr="00105394">
        <w:t>: you should stop if you can do so safely because soon it will be red.</w:t>
      </w:r>
    </w:p>
    <w:p w14:paraId="35FD4A95" w14:textId="5C68A306" w:rsidR="00011EAA" w:rsidRPr="00105394" w:rsidRDefault="00011EAA" w:rsidP="00C77FE6">
      <w:pPr>
        <w:pStyle w:val="Lijstalinea"/>
        <w:numPr>
          <w:ilvl w:val="0"/>
          <w:numId w:val="9"/>
        </w:numPr>
      </w:pPr>
      <w:r w:rsidRPr="00105394">
        <w:t>Red: you have to stop.</w:t>
      </w:r>
    </w:p>
    <w:p w14:paraId="44359D54" w14:textId="35A61408" w:rsidR="005605C8" w:rsidRPr="00105394" w:rsidRDefault="004E44E6" w:rsidP="00C77FE6">
      <w:pPr>
        <w:pStyle w:val="Lijstalinea"/>
        <w:numPr>
          <w:ilvl w:val="0"/>
          <w:numId w:val="9"/>
        </w:numPr>
      </w:pPr>
      <w:r w:rsidRPr="00105394">
        <w:t xml:space="preserve">Amber </w:t>
      </w:r>
      <w:r w:rsidR="00011EAA" w:rsidRPr="00105394">
        <w:t>flickering: this means go with caution because something is wrong with the traffic light.</w:t>
      </w:r>
    </w:p>
    <w:p w14:paraId="2E6A29B6" w14:textId="18A2B1FB" w:rsidR="00011EAA" w:rsidRPr="00105394" w:rsidRDefault="00011EAA" w:rsidP="00011EAA">
      <w:r w:rsidRPr="00105394">
        <w:t xml:space="preserve">But how do the traffic lights change states? </w:t>
      </w:r>
    </w:p>
    <w:p w14:paraId="78013747" w14:textId="77777777" w:rsidR="00601193" w:rsidRPr="00105394" w:rsidRDefault="004E44E6" w:rsidP="00011EAA">
      <w:r w:rsidRPr="00105394">
        <w:t>It has some triggers or events that makes the states switch because it’s a traffic light</w:t>
      </w:r>
      <w:r w:rsidR="00601193" w:rsidRPr="00105394">
        <w:t>.</w:t>
      </w:r>
    </w:p>
    <w:p w14:paraId="5BA00147" w14:textId="53170EA1" w:rsidR="00697EDF" w:rsidRPr="00105394" w:rsidRDefault="00601193" w:rsidP="00011EAA">
      <w:r w:rsidRPr="00105394">
        <w:t>I</w:t>
      </w:r>
      <w:r w:rsidR="004E44E6" w:rsidRPr="00105394">
        <w:t>t has t</w:t>
      </w:r>
      <w:r w:rsidR="00697EDF" w:rsidRPr="00105394">
        <w:t>hree</w:t>
      </w:r>
      <w:r w:rsidR="004E44E6" w:rsidRPr="00105394">
        <w:t xml:space="preserve"> </w:t>
      </w:r>
      <w:r w:rsidR="00697EDF" w:rsidRPr="00105394">
        <w:t xml:space="preserve">types of </w:t>
      </w:r>
      <w:r w:rsidR="004E44E6" w:rsidRPr="00105394">
        <w:t>triggers</w:t>
      </w:r>
      <w:r w:rsidRPr="00105394">
        <w:t>:</w:t>
      </w:r>
    </w:p>
    <w:p w14:paraId="4742D581" w14:textId="38BDEFDB" w:rsidR="00697EDF" w:rsidRPr="00105394" w:rsidRDefault="00697EDF" w:rsidP="00C77FE6">
      <w:pPr>
        <w:pStyle w:val="Lijstalinea"/>
        <w:numPr>
          <w:ilvl w:val="0"/>
          <w:numId w:val="10"/>
        </w:numPr>
      </w:pPr>
      <w:r w:rsidRPr="00105394">
        <w:t>Power: the electricity powers the whole system this starts off the first state.</w:t>
      </w:r>
    </w:p>
    <w:p w14:paraId="5A088A63" w14:textId="136DB050" w:rsidR="004E44E6" w:rsidRPr="00105394" w:rsidRDefault="00697EDF" w:rsidP="00C77FE6">
      <w:pPr>
        <w:pStyle w:val="Lijstalinea"/>
        <w:numPr>
          <w:ilvl w:val="0"/>
          <w:numId w:val="10"/>
        </w:numPr>
      </w:pPr>
      <w:r w:rsidRPr="00105394">
        <w:t>Timers: 3 out of the four states have timers when a timer expires we switch state.</w:t>
      </w:r>
    </w:p>
    <w:p w14:paraId="293D2053" w14:textId="63FC57C0" w:rsidR="00697EDF" w:rsidRPr="00105394" w:rsidRDefault="00697EDF" w:rsidP="00C77FE6">
      <w:pPr>
        <w:pStyle w:val="Lijstalinea"/>
        <w:numPr>
          <w:ilvl w:val="0"/>
          <w:numId w:val="10"/>
        </w:numPr>
      </w:pPr>
      <w:r w:rsidRPr="00105394">
        <w:t>Reset button: when the reset button is pressed we go back into the first state.</w:t>
      </w:r>
    </w:p>
    <w:p w14:paraId="61F6F8B6" w14:textId="77777777" w:rsidR="00601193" w:rsidRPr="00105394" w:rsidRDefault="00601193" w:rsidP="00601193"/>
    <w:p w14:paraId="3EABDAA9" w14:textId="77777777" w:rsidR="00FA3732" w:rsidRDefault="00011EAA" w:rsidP="00FA3732">
      <w:pPr>
        <w:keepNext/>
        <w:jc w:val="center"/>
      </w:pPr>
      <w:r w:rsidRPr="00105394">
        <w:rPr>
          <w:noProof/>
        </w:rPr>
        <w:lastRenderedPageBreak/>
        <w:drawing>
          <wp:inline distT="0" distB="0" distL="0" distR="0" wp14:anchorId="73F5C972" wp14:editId="50C102F3">
            <wp:extent cx="4470400" cy="2580032"/>
            <wp:effectExtent l="0" t="0" r="6350" b="0"/>
            <wp:docPr id="2079532118" name="Afbeelding 3" descr="Afbeelding met diagram, lijn, cirkel, Lettertype&#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9532118" name="Afbeelding 3" descr="Afbeelding met diagram, lijn, cirkel, Lettertype&#10;&#10;Automatisch gegenereerde beschrijvi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92683" cy="2592892"/>
                    </a:xfrm>
                    <a:prstGeom prst="rect">
                      <a:avLst/>
                    </a:prstGeom>
                    <a:noFill/>
                    <a:ln>
                      <a:noFill/>
                    </a:ln>
                  </pic:spPr>
                </pic:pic>
              </a:graphicData>
            </a:graphic>
          </wp:inline>
        </w:drawing>
      </w:r>
    </w:p>
    <w:p w14:paraId="2C2F35A5" w14:textId="384277E4" w:rsidR="00121E2A" w:rsidRDefault="00FA3732" w:rsidP="00FA3732">
      <w:pPr>
        <w:pStyle w:val="Bijschrift"/>
        <w:jc w:val="center"/>
      </w:pPr>
      <w:bookmarkStart w:id="8" w:name="_Toc187596374"/>
      <w:r>
        <w:t xml:space="preserve">Figure </w:t>
      </w:r>
      <w:r>
        <w:fldChar w:fldCharType="begin"/>
      </w:r>
      <w:r>
        <w:instrText xml:space="preserve"> SEQ Figure \* ARABIC </w:instrText>
      </w:r>
      <w:r>
        <w:fldChar w:fldCharType="separate"/>
      </w:r>
      <w:r w:rsidR="008C49AE">
        <w:rPr>
          <w:noProof/>
        </w:rPr>
        <w:t>2</w:t>
      </w:r>
      <w:r>
        <w:fldChar w:fldCharType="end"/>
      </w:r>
      <w:r>
        <w:t xml:space="preserve"> Traffic light diagram </w:t>
      </w:r>
      <w:r w:rsidR="00C77FE6">
        <w:fldChar w:fldCharType="begin"/>
      </w:r>
      <w:r w:rsidR="00C77FE6">
        <w:instrText xml:space="preserve"> ADDIN ZOTERO_ITEM CSL_CITATION {"citationID":"dYHIYl0R","properties":{"formattedCitation":"[2]","plainCitation":"[2]","noteIndex":0},"citationItems":[{"id":42,"uris":["http://zotero.org/users/local/3jWiN2uF/items/GSZXNVMN"],"itemData":{"id":42,"type":"post-weblog","abstract":"Let’s explore what Finite State Machines are and why they make life easier on our brains and software.","container-title":"Well Red","language":"en","title":"State Machines for Everyone — Part 1 Introduction","URL":"https://medium.com/well-red/state-machines-for-everyone-part-1-introduction-b7ac9aaf482e","author":[{"family":"Dodge","given":"Alex"}],"accessed":{"date-parts":[["2025",1,11]]},"issued":{"date-parts":[["2020",9,9]]}}}],"schema":"https://github.com/citation-style-language/schema/raw/master/csl-citation.json"} </w:instrText>
      </w:r>
      <w:r w:rsidR="00C77FE6">
        <w:fldChar w:fldCharType="separate"/>
      </w:r>
      <w:r w:rsidR="00C77FE6" w:rsidRPr="00C77FE6">
        <w:rPr>
          <w:rFonts w:ascii="Calibri" w:hAnsi="Calibri" w:cs="Calibri"/>
        </w:rPr>
        <w:t>[2]</w:t>
      </w:r>
      <w:bookmarkEnd w:id="8"/>
      <w:r w:rsidR="00C77FE6">
        <w:fldChar w:fldCharType="end"/>
      </w:r>
    </w:p>
    <w:p w14:paraId="23AAA107" w14:textId="77777777" w:rsidR="00FA3732" w:rsidRPr="00FA3732" w:rsidRDefault="00FA3732" w:rsidP="00FA3732"/>
    <w:p w14:paraId="0A8D1198" w14:textId="121AB240" w:rsidR="0087114B" w:rsidRPr="00105394" w:rsidRDefault="00011EAA" w:rsidP="00EA4F24">
      <w:r w:rsidRPr="00105394">
        <w:t>When the power is on for the traffic light he starts he goes into the red state. The red light turns on</w:t>
      </w:r>
      <w:r w:rsidR="004E44E6" w:rsidRPr="00105394">
        <w:t>,</w:t>
      </w:r>
      <w:r w:rsidRPr="00105394">
        <w:t xml:space="preserve"> </w:t>
      </w:r>
      <w:r w:rsidR="004E44E6" w:rsidRPr="00105394">
        <w:t>the red</w:t>
      </w:r>
      <w:r w:rsidRPr="00105394">
        <w:t xml:space="preserve"> timer starts</w:t>
      </w:r>
      <w:r w:rsidR="004E44E6" w:rsidRPr="00105394">
        <w:t xml:space="preserve"> ticking</w:t>
      </w:r>
      <w:r w:rsidRPr="00105394">
        <w:t xml:space="preserve">. After </w:t>
      </w:r>
      <w:r w:rsidR="004E44E6" w:rsidRPr="00105394">
        <w:t>the</w:t>
      </w:r>
      <w:r w:rsidRPr="00105394">
        <w:t xml:space="preserve"> </w:t>
      </w:r>
      <w:r w:rsidR="00697EDF" w:rsidRPr="00105394">
        <w:t xml:space="preserve">red </w:t>
      </w:r>
      <w:r w:rsidRPr="00105394">
        <w:t>time</w:t>
      </w:r>
      <w:r w:rsidR="004E44E6" w:rsidRPr="00105394">
        <w:t>r expires</w:t>
      </w:r>
      <w:r w:rsidRPr="00105394">
        <w:t xml:space="preserve"> we transition into the </w:t>
      </w:r>
      <w:r w:rsidR="00697EDF" w:rsidRPr="00105394">
        <w:t>green</w:t>
      </w:r>
      <w:r w:rsidRPr="00105394">
        <w:t xml:space="preserve"> state. The red light turns off but now because we switched state the</w:t>
      </w:r>
      <w:r w:rsidR="004E44E6" w:rsidRPr="00105394">
        <w:t xml:space="preserve"> green light turns on</w:t>
      </w:r>
      <w:r w:rsidRPr="00105394">
        <w:t xml:space="preserve"> </w:t>
      </w:r>
      <w:r w:rsidR="004E44E6" w:rsidRPr="00105394">
        <w:t xml:space="preserve">and the green timer starts ticking. After </w:t>
      </w:r>
      <w:r w:rsidR="00697EDF" w:rsidRPr="00105394">
        <w:t>the green</w:t>
      </w:r>
      <w:r w:rsidR="004E44E6" w:rsidRPr="00105394">
        <w:t xml:space="preserve"> time</w:t>
      </w:r>
      <w:r w:rsidR="00697EDF" w:rsidRPr="00105394">
        <w:t>r</w:t>
      </w:r>
      <w:r w:rsidR="004E44E6" w:rsidRPr="00105394">
        <w:t xml:space="preserve"> </w:t>
      </w:r>
      <w:r w:rsidR="00697EDF" w:rsidRPr="00105394">
        <w:t xml:space="preserve">expires </w:t>
      </w:r>
      <w:r w:rsidR="004E44E6" w:rsidRPr="00105394">
        <w:t xml:space="preserve"> we go into the next state which is amber. The green light turns off the amber timer starts ticking and the amber light turns on.</w:t>
      </w:r>
      <w:r w:rsidR="00697EDF" w:rsidRPr="00105394">
        <w:t xml:space="preserve"> After the Amber timer expires we go into the red state again and start the whole process over. But s</w:t>
      </w:r>
      <w:r w:rsidR="004E44E6" w:rsidRPr="00105394">
        <w:t>omething went wrong the traffic light has a system error. We transition from any off the three previous states into the red flashing state. The red light starts flickering the traffic light stays in this state until we restart the traffic light system.</w:t>
      </w:r>
    </w:p>
    <w:p w14:paraId="6B395910" w14:textId="620C10C2" w:rsidR="00011EAA" w:rsidRPr="00105394" w:rsidRDefault="0087114B" w:rsidP="00EA4F24">
      <w:r w:rsidRPr="00105394">
        <w:br w:type="page"/>
      </w:r>
    </w:p>
    <w:p w14:paraId="53982D0C" w14:textId="10051169" w:rsidR="00793C10" w:rsidRDefault="009E4858" w:rsidP="00793C10">
      <w:pPr>
        <w:pStyle w:val="Kop3"/>
      </w:pPr>
      <w:bookmarkStart w:id="9" w:name="_Toc187609025"/>
      <w:r w:rsidRPr="00105394">
        <w:lastRenderedPageBreak/>
        <w:t>How does a finite state machine work?</w:t>
      </w:r>
      <w:bookmarkEnd w:id="9"/>
    </w:p>
    <w:p w14:paraId="53FCAA66" w14:textId="77777777" w:rsidR="00EB67B9" w:rsidRDefault="00EB67B9" w:rsidP="00EB67B9"/>
    <w:p w14:paraId="75819264" w14:textId="045C306C" w:rsidR="00EB67B9" w:rsidRPr="00EB67B9" w:rsidRDefault="00EB67B9" w:rsidP="00EB67B9">
      <w:r>
        <w:t>This example goes over how a Finite State Machine works in video games.</w:t>
      </w:r>
    </w:p>
    <w:p w14:paraId="509DB158" w14:textId="77777777" w:rsidR="00FA3732" w:rsidRDefault="00BE7813" w:rsidP="00FA3732">
      <w:pPr>
        <w:keepNext/>
        <w:jc w:val="center"/>
      </w:pPr>
      <w:r w:rsidRPr="00105394">
        <w:rPr>
          <w:noProof/>
        </w:rPr>
        <w:drawing>
          <wp:inline distT="0" distB="0" distL="0" distR="0" wp14:anchorId="43F2D97B" wp14:editId="3DC655AC">
            <wp:extent cx="3772306" cy="2419350"/>
            <wp:effectExtent l="0" t="0" r="0" b="0"/>
            <wp:docPr id="139787237" name="Afbeelding 1" descr="A flowchart containing boxes for Standing, Jumping, Diving, and Ducking. Arrows for button presses and releases connect some of the box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flowchart containing boxes for Standing, Jumping, Diving, and Ducking. Arrows for button presses and releases connect some of the boxes."/>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772306" cy="2419350"/>
                    </a:xfrm>
                    <a:prstGeom prst="rect">
                      <a:avLst/>
                    </a:prstGeom>
                    <a:noFill/>
                    <a:ln>
                      <a:noFill/>
                    </a:ln>
                  </pic:spPr>
                </pic:pic>
              </a:graphicData>
            </a:graphic>
          </wp:inline>
        </w:drawing>
      </w:r>
    </w:p>
    <w:p w14:paraId="2D0D1659" w14:textId="54D1E7D7" w:rsidR="00793C10" w:rsidRPr="00105394" w:rsidRDefault="00FA3732" w:rsidP="00FA3732">
      <w:pPr>
        <w:pStyle w:val="Bijschrift"/>
        <w:jc w:val="center"/>
      </w:pPr>
      <w:bookmarkStart w:id="10" w:name="_Toc187596375"/>
      <w:r>
        <w:t xml:space="preserve">Figure </w:t>
      </w:r>
      <w:r>
        <w:fldChar w:fldCharType="begin"/>
      </w:r>
      <w:r>
        <w:instrText xml:space="preserve"> SEQ Figure \* ARABIC </w:instrText>
      </w:r>
      <w:r>
        <w:fldChar w:fldCharType="separate"/>
      </w:r>
      <w:r w:rsidR="008C49AE">
        <w:rPr>
          <w:noProof/>
        </w:rPr>
        <w:t>3</w:t>
      </w:r>
      <w:r>
        <w:fldChar w:fldCharType="end"/>
      </w:r>
      <w:r>
        <w:t xml:space="preserve"> example of Finite State Machine in video games </w:t>
      </w:r>
      <w:r w:rsidR="0030323D" w:rsidRPr="00105394">
        <w:fldChar w:fldCharType="begin"/>
      </w:r>
      <w:r w:rsidR="00C77FE6">
        <w:instrText xml:space="preserve"> ADDIN ZOTERO_ITEM CSL_CITATION {"citationID":"JyG6QEYb","properties":{"formattedCitation":"[3]","plainCitation":"[3]","noteIndex":0},"citationItems":[{"id":13,"uris":["http://zotero.org/users/local/3jWiN2uF/items/SDMYPVEU"],"itemData":{"id":13,"type":"webpage","container-title":"State","title":"State · Design Patterns Revisited · Game Programming Patterns","URL":"https://gameprogrammingpatterns.com/state.html","author":[{"family":"Nystrom","given":"Bob"}],"accessed":{"date-parts":[["2024",10,14]]},"issued":{"date-parts":[["2014"]]}}}],"schema":"https://github.com/citation-style-language/schema/raw/master/csl-citation.json"} </w:instrText>
      </w:r>
      <w:r w:rsidR="0030323D" w:rsidRPr="00105394">
        <w:fldChar w:fldCharType="separate"/>
      </w:r>
      <w:r w:rsidR="00C77FE6" w:rsidRPr="00C77FE6">
        <w:rPr>
          <w:rFonts w:ascii="Calibri" w:hAnsi="Calibri" w:cs="Calibri"/>
        </w:rPr>
        <w:t>[3]</w:t>
      </w:r>
      <w:bookmarkEnd w:id="10"/>
      <w:r w:rsidR="0030323D" w:rsidRPr="00105394">
        <w:fldChar w:fldCharType="end"/>
      </w:r>
    </w:p>
    <w:p w14:paraId="0B4092CD" w14:textId="77777777" w:rsidR="008F5EC2" w:rsidRPr="00105394" w:rsidRDefault="008F5EC2" w:rsidP="00793C10">
      <w:pPr>
        <w:jc w:val="center"/>
      </w:pPr>
    </w:p>
    <w:p w14:paraId="0CCE9758" w14:textId="7C1A72AF" w:rsidR="0087114B" w:rsidRPr="00105394" w:rsidRDefault="0030323D" w:rsidP="00F62C06">
      <w:r w:rsidRPr="00105394">
        <w:t>There are</w:t>
      </w:r>
      <w:r w:rsidR="00BE7813" w:rsidRPr="00105394">
        <w:t xml:space="preserve"> a fixed amount of states that the machine can be in. In the example above that is standing, ducking, jumping and diving. </w:t>
      </w:r>
      <w:r w:rsidR="0091435E" w:rsidRPr="00105394">
        <w:t>The Finite State Machine can only be in one state at a time. This means you can’t be standing and ducking at the same time. When down is pressed for example we transition from the standing state into the ducking state. When down is released we go back to the standing state. Each state has its transitions for example when we are in the ducking state and the input of B is pressed comes in we will not jump. In the ducking state we are only checking if down gets released to go back to the standing state. When we are in the standing state and B is pressed we transition into the jumping state. If we press down in the jumping state we then transition into the diving state. So per state we check an input and if that input matches what we are looking for we transition into the next state.</w:t>
      </w:r>
      <w:r w:rsidR="00F62C06" w:rsidRPr="00105394">
        <w:t xml:space="preserve"> These inputs can be from an controller or events from the world around the character.</w:t>
      </w:r>
      <w:r w:rsidR="00680173" w:rsidRPr="00105394">
        <w:t xml:space="preserve"> </w:t>
      </w:r>
    </w:p>
    <w:p w14:paraId="193B20B3" w14:textId="196673FE" w:rsidR="00793C10" w:rsidRPr="00105394" w:rsidRDefault="008173DA" w:rsidP="00F62C06">
      <w:r w:rsidRPr="00105394">
        <w:br w:type="page"/>
      </w:r>
    </w:p>
    <w:p w14:paraId="36C0396A" w14:textId="6C90B97F" w:rsidR="0087114B" w:rsidRPr="00105394" w:rsidRDefault="0034719B" w:rsidP="0087114B">
      <w:pPr>
        <w:pStyle w:val="Kop3"/>
      </w:pPr>
      <w:bookmarkStart w:id="11" w:name="_Toc187609026"/>
      <w:r w:rsidRPr="00105394">
        <w:lastRenderedPageBreak/>
        <w:t>State machines are useful when:</w:t>
      </w:r>
      <w:bookmarkEnd w:id="11"/>
    </w:p>
    <w:p w14:paraId="73D2DD0C" w14:textId="2C5646C4" w:rsidR="0034719B" w:rsidRPr="00105394" w:rsidRDefault="0034719B" w:rsidP="00C77FE6">
      <w:pPr>
        <w:pStyle w:val="Lijstalinea"/>
        <w:numPr>
          <w:ilvl w:val="0"/>
          <w:numId w:val="4"/>
        </w:numPr>
      </w:pPr>
      <w:r w:rsidRPr="00105394">
        <w:t xml:space="preserve">You need to respond to a series of inputs, events and signals over time. </w:t>
      </w:r>
      <w:r w:rsidRPr="00105394">
        <w:fldChar w:fldCharType="begin"/>
      </w:r>
      <w:r w:rsidR="00C77FE6">
        <w:instrText xml:space="preserve"> ADDIN ZOTERO_ITEM CSL_CITATION {"citationID":"1zb6DZvp","properties":{"formattedCitation":"[3]","plainCitation":"[3]","noteIndex":0},"citationItems":[{"id":13,"uris":["http://zotero.org/users/local/3jWiN2uF/items/SDMYPVEU"],"itemData":{"id":13,"type":"webpage","container-title":"State","title":"State · Design Patterns Revisited · Game Programming Patterns","URL":"https://gameprogrammingpatterns.com/state.html","author":[{"family":"Nystrom","given":"Bob"}],"accessed":{"date-parts":[["2024",10,14]]},"issued":{"date-parts":[["2014"]]}}}],"schema":"https://github.com/citation-style-language/schema/raw/master/csl-citation.json"} </w:instrText>
      </w:r>
      <w:r w:rsidRPr="00105394">
        <w:fldChar w:fldCharType="separate"/>
      </w:r>
      <w:r w:rsidR="00C77FE6" w:rsidRPr="00C77FE6">
        <w:rPr>
          <w:rFonts w:ascii="Calibri" w:hAnsi="Calibri" w:cs="Calibri"/>
        </w:rPr>
        <w:t>[3]</w:t>
      </w:r>
      <w:r w:rsidRPr="00105394">
        <w:fldChar w:fldCharType="end"/>
      </w:r>
    </w:p>
    <w:p w14:paraId="7B771628" w14:textId="382C8B13" w:rsidR="0034719B" w:rsidRPr="00105394" w:rsidRDefault="0034719B" w:rsidP="00C77FE6">
      <w:pPr>
        <w:pStyle w:val="Lijstalinea"/>
        <w:numPr>
          <w:ilvl w:val="0"/>
          <w:numId w:val="4"/>
        </w:numPr>
      </w:pPr>
      <w:r w:rsidRPr="00105394">
        <w:t xml:space="preserve">You can split the work into multiple states. </w:t>
      </w:r>
      <w:r w:rsidRPr="00105394">
        <w:fldChar w:fldCharType="begin"/>
      </w:r>
      <w:r w:rsidR="00C77FE6">
        <w:instrText xml:space="preserve"> ADDIN ZOTERO_ITEM CSL_CITATION {"citationID":"98dLmoOh","properties":{"formattedCitation":"[3]","plainCitation":"[3]","noteIndex":0},"citationItems":[{"id":13,"uris":["http://zotero.org/users/local/3jWiN2uF/items/SDMYPVEU"],"itemData":{"id":13,"type":"webpage","container-title":"State","title":"State · Design Patterns Revisited · Game Programming Patterns","URL":"https://gameprogrammingpatterns.com/state.html","author":[{"family":"Nystrom","given":"Bob"}],"accessed":{"date-parts":[["2024",10,14]]},"issued":{"date-parts":[["2014"]]}}}],"schema":"https://github.com/citation-style-language/schema/raw/master/csl-citation.json"} </w:instrText>
      </w:r>
      <w:r w:rsidRPr="00105394">
        <w:fldChar w:fldCharType="separate"/>
      </w:r>
      <w:r w:rsidR="00C77FE6" w:rsidRPr="00C77FE6">
        <w:rPr>
          <w:rFonts w:ascii="Calibri" w:hAnsi="Calibri" w:cs="Calibri"/>
        </w:rPr>
        <w:t>[3]</w:t>
      </w:r>
      <w:r w:rsidRPr="00105394">
        <w:fldChar w:fldCharType="end"/>
      </w:r>
    </w:p>
    <w:p w14:paraId="4612738D" w14:textId="2E17C0B4" w:rsidR="0034719B" w:rsidRPr="00105394" w:rsidRDefault="0034719B" w:rsidP="00C77FE6">
      <w:pPr>
        <w:pStyle w:val="Lijstalinea"/>
        <w:numPr>
          <w:ilvl w:val="0"/>
          <w:numId w:val="4"/>
        </w:numPr>
      </w:pPr>
      <w:r w:rsidRPr="00105394">
        <w:t xml:space="preserve">The behaviour changes based on an internal state. </w:t>
      </w:r>
      <w:r w:rsidRPr="00105394">
        <w:fldChar w:fldCharType="begin"/>
      </w:r>
      <w:r w:rsidR="00C77FE6">
        <w:instrText xml:space="preserve"> ADDIN ZOTERO_ITEM CSL_CITATION {"citationID":"OAalBLE7","properties":{"formattedCitation":"[3]","plainCitation":"[3]","noteIndex":0},"citationItems":[{"id":13,"uris":["http://zotero.org/users/local/3jWiN2uF/items/SDMYPVEU"],"itemData":{"id":13,"type":"webpage","container-title":"State","title":"State · Design Patterns Revisited · Game Programming Patterns","URL":"https://gameprogrammingpatterns.com/state.html","author":[{"family":"Nystrom","given":"Bob"}],"accessed":{"date-parts":[["2024",10,14]]},"issued":{"date-parts":[["2014"]]}}}],"schema":"https://github.com/citation-style-language/schema/raw/master/csl-citation.json"} </w:instrText>
      </w:r>
      <w:r w:rsidRPr="00105394">
        <w:fldChar w:fldCharType="separate"/>
      </w:r>
      <w:r w:rsidR="00C77FE6" w:rsidRPr="00C77FE6">
        <w:rPr>
          <w:rFonts w:ascii="Calibri" w:hAnsi="Calibri" w:cs="Calibri"/>
        </w:rPr>
        <w:t>[3]</w:t>
      </w:r>
      <w:r w:rsidRPr="00105394">
        <w:fldChar w:fldCharType="end"/>
      </w:r>
    </w:p>
    <w:p w14:paraId="21987867" w14:textId="77777777" w:rsidR="008173DA" w:rsidRPr="00105394" w:rsidRDefault="008173DA" w:rsidP="008173DA"/>
    <w:p w14:paraId="720DE93A" w14:textId="0B0D4D1D" w:rsidR="00573A4C" w:rsidRPr="00105394" w:rsidRDefault="00AD0C88" w:rsidP="008173DA">
      <w:pPr>
        <w:pStyle w:val="Kop3"/>
      </w:pPr>
      <w:bookmarkStart w:id="12" w:name="_Toc187609027"/>
      <w:r w:rsidRPr="00105394">
        <w:t>Where are finite state machines used?</w:t>
      </w:r>
      <w:bookmarkEnd w:id="12"/>
    </w:p>
    <w:p w14:paraId="2524ADB3" w14:textId="03088A93" w:rsidR="00002E88" w:rsidRPr="00105394" w:rsidRDefault="008E1F49" w:rsidP="00EA4F24">
      <w:r w:rsidRPr="00105394">
        <w:t>Finite State Machines are used when you need to react to a signal</w:t>
      </w:r>
      <w:r w:rsidR="00CA367E" w:rsidRPr="00105394">
        <w:t>, event</w:t>
      </w:r>
      <w:r w:rsidRPr="00105394">
        <w:t xml:space="preserve"> or input from the external world.</w:t>
      </w:r>
    </w:p>
    <w:p w14:paraId="2787D01F" w14:textId="7FCE3719" w:rsidR="007A1913" w:rsidRPr="00105394" w:rsidRDefault="00002E88" w:rsidP="00EA4F24">
      <w:r w:rsidRPr="00105394">
        <w:t>Examples:</w:t>
      </w: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9061BA" w:rsidRPr="00105394" w14:paraId="3EBDA4C4" w14:textId="77777777" w:rsidTr="00E8508E">
        <w:tc>
          <w:tcPr>
            <w:tcW w:w="3116" w:type="dxa"/>
          </w:tcPr>
          <w:p w14:paraId="6CED8143" w14:textId="7B8DAB6F" w:rsidR="009061BA" w:rsidRPr="00105394" w:rsidRDefault="009061BA" w:rsidP="00C77FE6">
            <w:pPr>
              <w:pStyle w:val="Lijstalinea"/>
              <w:numPr>
                <w:ilvl w:val="0"/>
                <w:numId w:val="3"/>
              </w:numPr>
            </w:pPr>
            <w:r w:rsidRPr="00105394">
              <w:t>Vending machines</w:t>
            </w:r>
            <w:r w:rsidR="00CF7B8B">
              <w:fldChar w:fldCharType="begin"/>
            </w:r>
            <w:r w:rsidR="00CF7B8B">
              <w:instrText xml:space="preserve"> ADDIN ZOTERO_ITEM CSL_CITATION {"citationID":"UwGXgYPf","properties":{"formattedCitation":"[4]","plainCitation":"[4]","noteIndex":0},"citationItems":[{"id":12,"uris":["http://zotero.org/users/local/3jWiN2uF/items/8KSFN3ID"],"itemData":{"id":12,"type":"document","title":"CS123_lec07_Finite_State_Machine.pdf","URL":"https://web.stanford.edu/class/cs123/lectures/CS123_lec07_Finite_State_Machine.pdf","accessed":{"date-parts":[["2024",10,13]]}}}],"schema":"https://github.com/citation-style-language/schema/raw/master/csl-citation.json"} </w:instrText>
            </w:r>
            <w:r w:rsidR="00CF7B8B">
              <w:fldChar w:fldCharType="separate"/>
            </w:r>
            <w:r w:rsidR="00CF7B8B" w:rsidRPr="00CF7B8B">
              <w:rPr>
                <w:rFonts w:ascii="Calibri" w:hAnsi="Calibri" w:cs="Calibri"/>
              </w:rPr>
              <w:t>[4]</w:t>
            </w:r>
            <w:r w:rsidR="00CF7B8B">
              <w:fldChar w:fldCharType="end"/>
            </w:r>
          </w:p>
        </w:tc>
        <w:tc>
          <w:tcPr>
            <w:tcW w:w="3117" w:type="dxa"/>
          </w:tcPr>
          <w:p w14:paraId="6E84E43E" w14:textId="2D49621C" w:rsidR="009061BA" w:rsidRPr="00105394" w:rsidRDefault="00E8508E" w:rsidP="00C77FE6">
            <w:pPr>
              <w:pStyle w:val="Lijstalinea"/>
              <w:numPr>
                <w:ilvl w:val="0"/>
                <w:numId w:val="3"/>
              </w:numPr>
            </w:pPr>
            <w:r w:rsidRPr="00105394">
              <w:t>Alarm Clock</w:t>
            </w:r>
            <w:r w:rsidR="00CF7B8B">
              <w:fldChar w:fldCharType="begin"/>
            </w:r>
            <w:r w:rsidR="00CF7B8B">
              <w:instrText xml:space="preserve"> ADDIN ZOTERO_ITEM CSL_CITATION {"citationID":"9pDGJJQJ","properties":{"formattedCitation":"[4]","plainCitation":"[4]","noteIndex":0},"citationItems":[{"id":12,"uris":["http://zotero.org/users/local/3jWiN2uF/items/8KSFN3ID"],"itemData":{"id":12,"type":"document","title":"CS123_lec07_Finite_State_Machine.pdf","URL":"https://web.stanford.edu/class/cs123/lectures/CS123_lec07_Finite_State_Machine.pdf","accessed":{"date-parts":[["2024",10,13]]}}}],"schema":"https://github.com/citation-style-language/schema/raw/master/csl-citation.json"} </w:instrText>
            </w:r>
            <w:r w:rsidR="00CF7B8B">
              <w:fldChar w:fldCharType="separate"/>
            </w:r>
            <w:r w:rsidR="00CF7B8B" w:rsidRPr="00CF7B8B">
              <w:rPr>
                <w:rFonts w:ascii="Calibri" w:hAnsi="Calibri" w:cs="Calibri"/>
              </w:rPr>
              <w:t>[4]</w:t>
            </w:r>
            <w:r w:rsidR="00CF7B8B">
              <w:fldChar w:fldCharType="end"/>
            </w:r>
          </w:p>
        </w:tc>
        <w:tc>
          <w:tcPr>
            <w:tcW w:w="3117" w:type="dxa"/>
          </w:tcPr>
          <w:p w14:paraId="7B3516EE" w14:textId="573734E9" w:rsidR="009061BA" w:rsidRPr="00105394" w:rsidRDefault="00E8508E" w:rsidP="00C77FE6">
            <w:pPr>
              <w:pStyle w:val="Lijstalinea"/>
              <w:numPr>
                <w:ilvl w:val="0"/>
                <w:numId w:val="3"/>
              </w:numPr>
            </w:pPr>
            <w:r w:rsidRPr="00105394">
              <w:t>Video games</w:t>
            </w:r>
          </w:p>
        </w:tc>
      </w:tr>
      <w:tr w:rsidR="009061BA" w:rsidRPr="00105394" w14:paraId="2CE7F881" w14:textId="77777777" w:rsidTr="00E8508E">
        <w:tc>
          <w:tcPr>
            <w:tcW w:w="3116" w:type="dxa"/>
          </w:tcPr>
          <w:p w14:paraId="0C66DA3C" w14:textId="276E0BD0" w:rsidR="009061BA" w:rsidRPr="00105394" w:rsidRDefault="00E8508E" w:rsidP="00C77FE6">
            <w:pPr>
              <w:pStyle w:val="Lijstalinea"/>
              <w:numPr>
                <w:ilvl w:val="0"/>
                <w:numId w:val="3"/>
              </w:numPr>
            </w:pPr>
            <w:r w:rsidRPr="00105394">
              <w:t>Traffic lights</w:t>
            </w:r>
            <w:r w:rsidR="00CF7B8B">
              <w:fldChar w:fldCharType="begin"/>
            </w:r>
            <w:r w:rsidR="00CF7B8B">
              <w:instrText xml:space="preserve"> ADDIN ZOTERO_ITEM CSL_CITATION {"citationID":"nAYlzpZY","properties":{"formattedCitation":"[4]","plainCitation":"[4]","noteIndex":0},"citationItems":[{"id":12,"uris":["http://zotero.org/users/local/3jWiN2uF/items/8KSFN3ID"],"itemData":{"id":12,"type":"document","title":"CS123_lec07_Finite_State_Machine.pdf","URL":"https://web.stanford.edu/class/cs123/lectures/CS123_lec07_Finite_State_Machine.pdf","accessed":{"date-parts":[["2024",10,13]]}}}],"schema":"https://github.com/citation-style-language/schema/raw/master/csl-citation.json"} </w:instrText>
            </w:r>
            <w:r w:rsidR="00CF7B8B">
              <w:fldChar w:fldCharType="separate"/>
            </w:r>
            <w:r w:rsidR="00CF7B8B" w:rsidRPr="00CF7B8B">
              <w:rPr>
                <w:rFonts w:ascii="Calibri" w:hAnsi="Calibri" w:cs="Calibri"/>
              </w:rPr>
              <w:t>[4]</w:t>
            </w:r>
            <w:r w:rsidR="00CF7B8B">
              <w:fldChar w:fldCharType="end"/>
            </w:r>
          </w:p>
        </w:tc>
        <w:tc>
          <w:tcPr>
            <w:tcW w:w="3117" w:type="dxa"/>
          </w:tcPr>
          <w:p w14:paraId="60CED9E8" w14:textId="3FDDE1D5" w:rsidR="009061BA" w:rsidRPr="00105394" w:rsidRDefault="00E8508E" w:rsidP="00C77FE6">
            <w:pPr>
              <w:pStyle w:val="Lijstalinea"/>
              <w:numPr>
                <w:ilvl w:val="0"/>
                <w:numId w:val="3"/>
              </w:numPr>
            </w:pPr>
            <w:r w:rsidRPr="00105394">
              <w:t>Microwave</w:t>
            </w:r>
            <w:r w:rsidR="00CF7B8B">
              <w:fldChar w:fldCharType="begin"/>
            </w:r>
            <w:r w:rsidR="00CF7B8B">
              <w:instrText xml:space="preserve"> ADDIN ZOTERO_ITEM CSL_CITATION {"citationID":"JEXrc3Ah","properties":{"formattedCitation":"[4]","plainCitation":"[4]","noteIndex":0},"citationItems":[{"id":12,"uris":["http://zotero.org/users/local/3jWiN2uF/items/8KSFN3ID"],"itemData":{"id":12,"type":"document","title":"CS123_lec07_Finite_State_Machine.pdf","URL":"https://web.stanford.edu/class/cs123/lectures/CS123_lec07_Finite_State_Machine.pdf","accessed":{"date-parts":[["2024",10,13]]}}}],"schema":"https://github.com/citation-style-language/schema/raw/master/csl-citation.json"} </w:instrText>
            </w:r>
            <w:r w:rsidR="00CF7B8B">
              <w:fldChar w:fldCharType="separate"/>
            </w:r>
            <w:r w:rsidR="00CF7B8B" w:rsidRPr="00CF7B8B">
              <w:rPr>
                <w:rFonts w:ascii="Calibri" w:hAnsi="Calibri" w:cs="Calibri"/>
              </w:rPr>
              <w:t>[4]</w:t>
            </w:r>
            <w:r w:rsidR="00CF7B8B">
              <w:fldChar w:fldCharType="end"/>
            </w:r>
          </w:p>
        </w:tc>
        <w:tc>
          <w:tcPr>
            <w:tcW w:w="3117" w:type="dxa"/>
          </w:tcPr>
          <w:p w14:paraId="7A8A7644" w14:textId="77777777" w:rsidR="009061BA" w:rsidRPr="00105394" w:rsidRDefault="009061BA" w:rsidP="00EA4F24"/>
        </w:tc>
      </w:tr>
      <w:tr w:rsidR="009061BA" w:rsidRPr="00105394" w14:paraId="7AEC46C5" w14:textId="77777777" w:rsidTr="00E8508E">
        <w:tc>
          <w:tcPr>
            <w:tcW w:w="3116" w:type="dxa"/>
          </w:tcPr>
          <w:p w14:paraId="5A35329F" w14:textId="557A5A33" w:rsidR="009061BA" w:rsidRPr="00105394" w:rsidRDefault="00E8508E" w:rsidP="00C77FE6">
            <w:pPr>
              <w:pStyle w:val="Lijstalinea"/>
              <w:numPr>
                <w:ilvl w:val="0"/>
                <w:numId w:val="3"/>
              </w:numPr>
            </w:pPr>
            <w:r w:rsidRPr="00105394">
              <w:t>Elevators</w:t>
            </w:r>
            <w:r w:rsidR="00CF7B8B">
              <w:fldChar w:fldCharType="begin"/>
            </w:r>
            <w:r w:rsidR="00CF7B8B">
              <w:instrText xml:space="preserve"> ADDIN ZOTERO_ITEM CSL_CITATION {"citationID":"Hu2Tw46T","properties":{"formattedCitation":"[4]","plainCitation":"[4]","noteIndex":0},"citationItems":[{"id":12,"uris":["http://zotero.org/users/local/3jWiN2uF/items/8KSFN3ID"],"itemData":{"id":12,"type":"document","title":"CS123_lec07_Finite_State_Machine.pdf","URL":"https://web.stanford.edu/class/cs123/lectures/CS123_lec07_Finite_State_Machine.pdf","accessed":{"date-parts":[["2024",10,13]]}}}],"schema":"https://github.com/citation-style-language/schema/raw/master/csl-citation.json"} </w:instrText>
            </w:r>
            <w:r w:rsidR="00CF7B8B">
              <w:fldChar w:fldCharType="separate"/>
            </w:r>
            <w:r w:rsidR="00CF7B8B" w:rsidRPr="00CF7B8B">
              <w:rPr>
                <w:rFonts w:ascii="Calibri" w:hAnsi="Calibri" w:cs="Calibri"/>
              </w:rPr>
              <w:t>[4]</w:t>
            </w:r>
            <w:r w:rsidR="00CF7B8B">
              <w:fldChar w:fldCharType="end"/>
            </w:r>
          </w:p>
        </w:tc>
        <w:tc>
          <w:tcPr>
            <w:tcW w:w="3117" w:type="dxa"/>
          </w:tcPr>
          <w:p w14:paraId="45E3DBB9" w14:textId="02D10EBC" w:rsidR="009061BA" w:rsidRPr="00105394" w:rsidRDefault="00E8508E" w:rsidP="00C77FE6">
            <w:pPr>
              <w:pStyle w:val="Lijstalinea"/>
              <w:numPr>
                <w:ilvl w:val="0"/>
                <w:numId w:val="3"/>
              </w:numPr>
            </w:pPr>
            <w:r w:rsidRPr="00105394">
              <w:t>Cash Registers</w:t>
            </w:r>
            <w:r w:rsidR="00CF7B8B">
              <w:fldChar w:fldCharType="begin"/>
            </w:r>
            <w:r w:rsidR="00CF7B8B">
              <w:instrText xml:space="preserve"> ADDIN ZOTERO_ITEM CSL_CITATION {"citationID":"sadIE8FD","properties":{"formattedCitation":"[4]","plainCitation":"[4]","noteIndex":0},"citationItems":[{"id":12,"uris":["http://zotero.org/users/local/3jWiN2uF/items/8KSFN3ID"],"itemData":{"id":12,"type":"document","title":"CS123_lec07_Finite_State_Machine.pdf","URL":"https://web.stanford.edu/class/cs123/lectures/CS123_lec07_Finite_State_Machine.pdf","accessed":{"date-parts":[["2024",10,13]]}}}],"schema":"https://github.com/citation-style-language/schema/raw/master/csl-citation.json"} </w:instrText>
            </w:r>
            <w:r w:rsidR="00CF7B8B">
              <w:fldChar w:fldCharType="separate"/>
            </w:r>
            <w:r w:rsidR="00CF7B8B" w:rsidRPr="00CF7B8B">
              <w:rPr>
                <w:rFonts w:ascii="Calibri" w:hAnsi="Calibri" w:cs="Calibri"/>
              </w:rPr>
              <w:t>[4]</w:t>
            </w:r>
            <w:r w:rsidR="00CF7B8B">
              <w:fldChar w:fldCharType="end"/>
            </w:r>
          </w:p>
        </w:tc>
        <w:tc>
          <w:tcPr>
            <w:tcW w:w="3117" w:type="dxa"/>
          </w:tcPr>
          <w:p w14:paraId="51711981" w14:textId="77777777" w:rsidR="009061BA" w:rsidRPr="00105394" w:rsidRDefault="009061BA" w:rsidP="00EA4F24"/>
        </w:tc>
      </w:tr>
    </w:tbl>
    <w:p w14:paraId="2BEA9E2D" w14:textId="77777777" w:rsidR="00CF7B8B" w:rsidRDefault="00CF7B8B" w:rsidP="00470306"/>
    <w:p w14:paraId="0D2081F5" w14:textId="0724DACD" w:rsidR="00470306" w:rsidRDefault="0034719B" w:rsidP="00470306">
      <w:r w:rsidRPr="00105394">
        <w:t xml:space="preserve">Explaining </w:t>
      </w:r>
      <w:r w:rsidR="000659DE" w:rsidRPr="00105394">
        <w:t>the vending machine example</w:t>
      </w:r>
      <w:r w:rsidRPr="00105394">
        <w:t>:</w:t>
      </w:r>
    </w:p>
    <w:p w14:paraId="261D0365" w14:textId="47F974C3" w:rsidR="003E1E93" w:rsidRPr="00105394" w:rsidRDefault="003E1E93" w:rsidP="00470306">
      <w:r>
        <w:t>The</w:t>
      </w:r>
      <w:r w:rsidR="00D202E0">
        <w:t xml:space="preserve"> following</w:t>
      </w:r>
      <w:r>
        <w:t xml:space="preserve"> diagram was made with the inspiration of the diagram </w:t>
      </w:r>
      <w:r w:rsidR="00D202E0">
        <w:t xml:space="preserve">of a vending machine </w:t>
      </w:r>
      <w:r>
        <w:t xml:space="preserve">from this study: </w:t>
      </w:r>
      <w:r w:rsidR="000D725C">
        <w:fldChar w:fldCharType="begin"/>
      </w:r>
      <w:r w:rsidR="000D725C">
        <w:instrText xml:space="preserve"> ADDIN ZOTERO_ITEM CSL_CITATION {"citationID":"jEHefUE5","properties":{"formattedCitation":"[5]","plainCitation":"[5]","noteIndex":0},"citationItems":[{"id":47,"uris":["http://zotero.org/users/local/3jWiN2uF/items/BH3DIZIS"],"itemData":{"id":47,"type":"post","URL":"https://www.researchgate.net/publication/276136463_Design_of_Vending_Machine_using_Finite_State_Machine_and_Visual_Automata_Simulator","author":[{"family":"Vijey","given":"Thayananthan"}]}}],"schema":"https://github.com/citation-style-language/schema/raw/master/csl-citation.json"} </w:instrText>
      </w:r>
      <w:r w:rsidR="000D725C">
        <w:fldChar w:fldCharType="separate"/>
      </w:r>
      <w:r w:rsidR="000D725C" w:rsidRPr="000D725C">
        <w:rPr>
          <w:rFonts w:ascii="Calibri" w:hAnsi="Calibri" w:cs="Calibri"/>
        </w:rPr>
        <w:t>[5]</w:t>
      </w:r>
      <w:r w:rsidR="000D725C">
        <w:fldChar w:fldCharType="end"/>
      </w:r>
    </w:p>
    <w:p w14:paraId="3576F56F" w14:textId="77777777" w:rsidR="00AB5CBD" w:rsidRDefault="00484699" w:rsidP="00AB5CBD">
      <w:pPr>
        <w:keepNext/>
      </w:pPr>
      <w:r>
        <w:rPr>
          <w:noProof/>
        </w:rPr>
        <w:drawing>
          <wp:inline distT="0" distB="0" distL="0" distR="0" wp14:anchorId="0AAB7737" wp14:editId="1A85C1DF">
            <wp:extent cx="5943600" cy="2056765"/>
            <wp:effectExtent l="0" t="0" r="0" b="635"/>
            <wp:docPr id="1014405408" name="Afbeelding 1" descr="Afbeelding met diagram, lijn, Plan, Technische tekening&#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4405408" name="Afbeelding 1" descr="Afbeelding met diagram, lijn, Plan, Technische tekening&#10;&#10;Automatisch gegenereerde beschrijving"/>
                    <pic:cNvPicPr/>
                  </pic:nvPicPr>
                  <pic:blipFill>
                    <a:blip r:embed="rId16"/>
                    <a:stretch>
                      <a:fillRect/>
                    </a:stretch>
                  </pic:blipFill>
                  <pic:spPr>
                    <a:xfrm>
                      <a:off x="0" y="0"/>
                      <a:ext cx="5943600" cy="2056765"/>
                    </a:xfrm>
                    <a:prstGeom prst="rect">
                      <a:avLst/>
                    </a:prstGeom>
                  </pic:spPr>
                </pic:pic>
              </a:graphicData>
            </a:graphic>
          </wp:inline>
        </w:drawing>
      </w:r>
    </w:p>
    <w:p w14:paraId="2FB26F9A" w14:textId="2ED582CC" w:rsidR="00AB5CBD" w:rsidRDefault="00AB5CBD" w:rsidP="00AB5CBD">
      <w:pPr>
        <w:pStyle w:val="Bijschrift"/>
        <w:jc w:val="center"/>
      </w:pPr>
      <w:bookmarkStart w:id="13" w:name="_Toc187596376"/>
      <w:r>
        <w:t xml:space="preserve">Figure </w:t>
      </w:r>
      <w:r>
        <w:fldChar w:fldCharType="begin"/>
      </w:r>
      <w:r>
        <w:instrText xml:space="preserve"> SEQ Figure \* ARABIC </w:instrText>
      </w:r>
      <w:r>
        <w:fldChar w:fldCharType="separate"/>
      </w:r>
      <w:r w:rsidR="008C49AE">
        <w:rPr>
          <w:noProof/>
        </w:rPr>
        <w:t>4</w:t>
      </w:r>
      <w:r>
        <w:fldChar w:fldCharType="end"/>
      </w:r>
      <w:r>
        <w:t xml:space="preserve"> Example states for a vending Machine</w:t>
      </w:r>
      <w:bookmarkEnd w:id="13"/>
    </w:p>
    <w:p w14:paraId="66825FD0" w14:textId="062ADD43" w:rsidR="00484699" w:rsidRDefault="00484699" w:rsidP="00470306">
      <w:r w:rsidRPr="00105394">
        <w:t xml:space="preserve"> </w:t>
      </w:r>
    </w:p>
    <w:p w14:paraId="31E0401E" w14:textId="41E89655" w:rsidR="000659DE" w:rsidRPr="00105394" w:rsidRDefault="00484699" w:rsidP="00470306">
      <w:r>
        <w:t xml:space="preserve">The diagram above shows the states of a vending machine and how they work. I walk up to the vending machine and press the start button. The vending machine starts up and transitions into the select product state. </w:t>
      </w:r>
      <w:r w:rsidR="00C25199">
        <w:t>I</w:t>
      </w:r>
      <w:r>
        <w:t xml:space="preserve"> press the buttons with a valid number for the item I want from the vending machine. The machine transitions into his next state. The machine checks is the item that I selected in stock? It isn’t The machine shows a message with item out of stock and asks to select an other product or just end. After I give the number of an item that is in stock </w:t>
      </w:r>
      <w:r w:rsidR="00D63CC6">
        <w:t>the machine</w:t>
      </w:r>
      <w:r>
        <w:t xml:space="preserve"> transition</w:t>
      </w:r>
      <w:r w:rsidR="00D63CC6">
        <w:t>s</w:t>
      </w:r>
      <w:r>
        <w:t xml:space="preserve"> back to the state where it checks if the item is in stock. This time I pass the check. The machine transitions to the pay state. It now has a message with the amount you have to pay. We pay with our card if it is accepted. The vending machine transitions into the next state that gives the product prints a thank you message and ends. If the payment is not accepted the machine transitions into the next state and prints out a message that says payment not accepted and end the transaction.   </w:t>
      </w:r>
    </w:p>
    <w:p w14:paraId="7EE8155E" w14:textId="19CD62D1" w:rsidR="00470306" w:rsidRPr="00105394" w:rsidRDefault="00CB656D" w:rsidP="00470306">
      <w:pPr>
        <w:pStyle w:val="Kop2"/>
      </w:pPr>
      <w:bookmarkStart w:id="14" w:name="_Toc187609028"/>
      <w:r w:rsidRPr="00105394">
        <w:lastRenderedPageBreak/>
        <w:t>Goal Oriented Action Planning (GOAP)</w:t>
      </w:r>
      <w:bookmarkEnd w:id="14"/>
    </w:p>
    <w:p w14:paraId="264E1A77" w14:textId="78FF45F2" w:rsidR="008E491C" w:rsidRPr="00105394" w:rsidRDefault="008E491C" w:rsidP="008E491C">
      <w:pPr>
        <w:pStyle w:val="Kop3"/>
      </w:pPr>
      <w:bookmarkStart w:id="15" w:name="_Toc187609029"/>
      <w:r w:rsidRPr="00105394">
        <w:t>What is Goal Oriented Action Planning (GOAP)?</w:t>
      </w:r>
      <w:bookmarkEnd w:id="15"/>
    </w:p>
    <w:p w14:paraId="282B9B22" w14:textId="298B6877" w:rsidR="00507D58" w:rsidRPr="00105394" w:rsidRDefault="006A5153" w:rsidP="00EA4F24">
      <w:r>
        <w:t>“</w:t>
      </w:r>
      <w:r w:rsidRPr="006A5153">
        <w:t>Goal oriented action planning is an artificial intelligence system for agents that allows them to plan a sequence of actions to satisfy a particular goal. The particular sequence of actions depends not only on the goal but also on the current state of the world and the agent. This means that if the same goal is supplied for different agents or world states, you can get a completely different sequence of actions., which makes the AI more dynamic and realistic.</w:t>
      </w:r>
      <w:r>
        <w:t>”</w:t>
      </w:r>
      <w:r w:rsidRPr="006A5153">
        <w:t xml:space="preserve"> </w:t>
      </w:r>
      <w:r w:rsidR="001060AC" w:rsidRPr="00105394">
        <w:fldChar w:fldCharType="begin"/>
      </w:r>
      <w:r w:rsidR="000D725C">
        <w:instrText xml:space="preserve"> ADDIN ZOTERO_ITEM CSL_CITATION {"citationID":"vSchqVqo","properties":{"formattedCitation":"[6]","plainCitation":"[6]","noteIndex":0},"citationItems":[{"id":17,"uris":["http://zotero.org/users/local/3jWiN2uF/items/7RYRLFUD"],"itemData":{"id":17,"type":"webpage","abstract":"Goal Oriented Action Planning (GOAP) is an AI system that will easily give your agents choices and the tools to make smart decisions without having to maintain a large and complex finite state...","container-title":"Game Development Envato Tuts+","language":"en","title":"Goal Oriented Action Planning for a Smarter AI | Envato Tuts+","URL":"https://gamedevelopment.tutsplus.com/goal-oriented-action-planning-for-a-smarter-ai--cms-20793t","author":[{"family":"Owens","given":"Brent"}],"accessed":{"date-parts":[["2024",10,14]]},"issued":{"date-parts":[["2014",4,23]]}}}],"schema":"https://github.com/citation-style-language/schema/raw/master/csl-citation.json"} </w:instrText>
      </w:r>
      <w:r w:rsidR="001060AC" w:rsidRPr="00105394">
        <w:fldChar w:fldCharType="separate"/>
      </w:r>
      <w:r w:rsidR="000D725C" w:rsidRPr="000D725C">
        <w:rPr>
          <w:rFonts w:ascii="Calibri" w:hAnsi="Calibri" w:cs="Calibri"/>
        </w:rPr>
        <w:t>[6]</w:t>
      </w:r>
      <w:r w:rsidR="001060AC" w:rsidRPr="00105394">
        <w:fldChar w:fldCharType="end"/>
      </w:r>
    </w:p>
    <w:p w14:paraId="75D3D428" w14:textId="77777777" w:rsidR="008173DA" w:rsidRPr="00105394" w:rsidRDefault="008173DA" w:rsidP="008173DA">
      <w:r w:rsidRPr="00105394">
        <w:t>Goal Oriented Action Planning is used in the game F.E.A.R. The Non-Playable Characters use Goal Oriented Action Planning in combination with a small Finite State Machine for their AI.</w:t>
      </w:r>
    </w:p>
    <w:p w14:paraId="5A7EF279" w14:textId="2C54B0E7" w:rsidR="008173DA" w:rsidRPr="00105394" w:rsidRDefault="008173DA" w:rsidP="008173DA">
      <w:r w:rsidRPr="00105394">
        <w:t>GOAL oriented action planning is useful when:</w:t>
      </w:r>
    </w:p>
    <w:p w14:paraId="5328F42E" w14:textId="4401B5F0" w:rsidR="008173DA" w:rsidRPr="00105394" w:rsidRDefault="008173DA" w:rsidP="00C77FE6">
      <w:pPr>
        <w:pStyle w:val="Lijstalinea"/>
        <w:numPr>
          <w:ilvl w:val="0"/>
          <w:numId w:val="8"/>
        </w:numPr>
      </w:pPr>
      <w:r w:rsidRPr="00105394">
        <w:t>you want to decouple the actions from each other so you can focus on each action individually.</w:t>
      </w:r>
      <w:r w:rsidRPr="00105394">
        <w:fldChar w:fldCharType="begin"/>
      </w:r>
      <w:r w:rsidR="000D725C">
        <w:instrText xml:space="preserve"> ADDIN ZOTERO_ITEM CSL_CITATION {"citationID":"9dO12tGX","properties":{"formattedCitation":"[6]","plainCitation":"[6]","noteIndex":0},"citationItems":[{"id":17,"uris":["http://zotero.org/users/local/3jWiN2uF/items/7RYRLFUD"],"itemData":{"id":17,"type":"webpage","abstract":"Goal Oriented Action Planning (GOAP) is an AI system that will easily give your agents choices and the tools to make smart decisions without having to maintain a large and complex finite state...","container-title":"Game Development Envato Tuts+","language":"en","title":"Goal Oriented Action Planning for a Smarter AI | Envato Tuts+","URL":"https://gamedevelopment.tutsplus.com/goal-oriented-action-planning-for-a-smarter-ai--cms-20793t","author":[{"family":"Owens","given":"Brent"}],"accessed":{"date-parts":[["2024",10,14]]},"issued":{"date-parts":[["2014",4,23]]}}}],"schema":"https://github.com/citation-style-language/schema/raw/master/csl-citation.json"} </w:instrText>
      </w:r>
      <w:r w:rsidRPr="00105394">
        <w:fldChar w:fldCharType="separate"/>
      </w:r>
      <w:r w:rsidR="000D725C" w:rsidRPr="000D725C">
        <w:rPr>
          <w:rFonts w:ascii="Calibri" w:hAnsi="Calibri" w:cs="Calibri"/>
        </w:rPr>
        <w:t>[6]</w:t>
      </w:r>
      <w:r w:rsidRPr="00105394">
        <w:fldChar w:fldCharType="end"/>
      </w:r>
    </w:p>
    <w:p w14:paraId="3039D720" w14:textId="13131945" w:rsidR="008173DA" w:rsidRPr="00105394" w:rsidRDefault="008173DA" w:rsidP="00C77FE6">
      <w:pPr>
        <w:pStyle w:val="Lijstalinea"/>
        <w:numPr>
          <w:ilvl w:val="0"/>
          <w:numId w:val="8"/>
        </w:numPr>
      </w:pPr>
      <w:r w:rsidRPr="00105394">
        <w:t>you want code that is easy to test and maintain.</w:t>
      </w:r>
      <w:r w:rsidRPr="00105394">
        <w:fldChar w:fldCharType="begin"/>
      </w:r>
      <w:r w:rsidR="000D725C">
        <w:instrText xml:space="preserve"> ADDIN ZOTERO_ITEM CSL_CITATION {"citationID":"QDv1c4CM","properties":{"formattedCitation":"[6]","plainCitation":"[6]","noteIndex":0},"citationItems":[{"id":17,"uris":["http://zotero.org/users/local/3jWiN2uF/items/7RYRLFUD"],"itemData":{"id":17,"type":"webpage","abstract":"Goal Oriented Action Planning (GOAP) is an AI system that will easily give your agents choices and the tools to make smart decisions without having to maintain a large and complex finite state...","container-title":"Game Development Envato Tuts+","language":"en","title":"Goal Oriented Action Planning for a Smarter AI | Envato Tuts+","URL":"https://gamedevelopment.tutsplus.com/goal-oriented-action-planning-for-a-smarter-ai--cms-20793t","author":[{"family":"Owens","given":"Brent"}],"accessed":{"date-parts":[["2024",10,14]]},"issued":{"date-parts":[["2014",4,23]]}}}],"schema":"https://github.com/citation-style-language/schema/raw/master/csl-citation.json"} </w:instrText>
      </w:r>
      <w:r w:rsidRPr="00105394">
        <w:fldChar w:fldCharType="separate"/>
      </w:r>
      <w:r w:rsidR="000D725C" w:rsidRPr="000D725C">
        <w:rPr>
          <w:rFonts w:ascii="Calibri" w:hAnsi="Calibri" w:cs="Calibri"/>
        </w:rPr>
        <w:t>[6]</w:t>
      </w:r>
      <w:r w:rsidRPr="00105394">
        <w:fldChar w:fldCharType="end"/>
      </w:r>
    </w:p>
    <w:p w14:paraId="254A3AB7" w14:textId="2BBB4A29" w:rsidR="008173DA" w:rsidRPr="00105394" w:rsidRDefault="008173DA" w:rsidP="008173DA">
      <w:r w:rsidRPr="00105394">
        <w:br w:type="page"/>
      </w:r>
    </w:p>
    <w:p w14:paraId="2A4FE128" w14:textId="6A4CADC1" w:rsidR="008173DA" w:rsidRPr="00105394" w:rsidRDefault="008173DA" w:rsidP="008173DA">
      <w:pPr>
        <w:pStyle w:val="Kop3"/>
      </w:pPr>
      <w:bookmarkStart w:id="16" w:name="_Toc187609030"/>
      <w:r w:rsidRPr="00105394">
        <w:lastRenderedPageBreak/>
        <w:t>How does Goal Oriented Action Planning work?</w:t>
      </w:r>
      <w:bookmarkEnd w:id="16"/>
    </w:p>
    <w:p w14:paraId="39837248" w14:textId="460DB4B2" w:rsidR="00362C78" w:rsidRPr="00105394" w:rsidRDefault="004E1CB0" w:rsidP="00EA4F24">
      <w:pPr>
        <w:rPr>
          <w:noProof/>
        </w:rPr>
      </w:pPr>
      <w:r w:rsidRPr="00105394">
        <w:t xml:space="preserve">Goal Oriented Action Planning has Actions. </w:t>
      </w:r>
      <w:r w:rsidR="009316A5" w:rsidRPr="00105394">
        <w:t>Action have preconditions and effects so first we need to check if we have met the precondition. Then we do the action and get the effect.</w:t>
      </w:r>
      <w:r w:rsidR="00B164A4" w:rsidRPr="00105394">
        <w:t xml:space="preserve"> Example our goal is to </w:t>
      </w:r>
      <w:r w:rsidR="00500596" w:rsidRPr="00105394">
        <w:t>be hydrated</w:t>
      </w:r>
      <w:r w:rsidR="00B164A4" w:rsidRPr="00105394">
        <w:t xml:space="preserve"> these are the actions we have:</w:t>
      </w:r>
      <w:r w:rsidR="00B164A4" w:rsidRPr="00105394">
        <w:rPr>
          <w:noProof/>
        </w:rPr>
        <w:t xml:space="preserve"> </w:t>
      </w:r>
    </w:p>
    <w:p w14:paraId="2C7B9A58" w14:textId="77777777" w:rsidR="00CC7402" w:rsidRPr="00105394" w:rsidRDefault="00CC7402" w:rsidP="00EA4F24">
      <w:pPr>
        <w:rPr>
          <w:noProof/>
        </w:rPr>
      </w:pPr>
    </w:p>
    <w:p w14:paraId="668E5459" w14:textId="77777777" w:rsidR="00AB5CBD" w:rsidRDefault="00500596" w:rsidP="00AB5CBD">
      <w:pPr>
        <w:keepNext/>
      </w:pPr>
      <w:r w:rsidRPr="00105394">
        <w:rPr>
          <w:noProof/>
        </w:rPr>
        <w:drawing>
          <wp:inline distT="0" distB="0" distL="0" distR="0" wp14:anchorId="3D0F1FA0" wp14:editId="65B1D1B0">
            <wp:extent cx="5943600" cy="1534160"/>
            <wp:effectExtent l="0" t="0" r="0" b="8890"/>
            <wp:docPr id="1649963447" name="Afbeelding 1" descr="Afbeelding met tekst, Lettertype, cirkel, diagram&#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9963447" name="Afbeelding 1" descr="Afbeelding met tekst, Lettertype, cirkel, diagram&#10;&#10;Automatisch gegenereerde beschrijving"/>
                    <pic:cNvPicPr/>
                  </pic:nvPicPr>
                  <pic:blipFill>
                    <a:blip r:embed="rId17"/>
                    <a:stretch>
                      <a:fillRect/>
                    </a:stretch>
                  </pic:blipFill>
                  <pic:spPr>
                    <a:xfrm>
                      <a:off x="0" y="0"/>
                      <a:ext cx="5943600" cy="1534160"/>
                    </a:xfrm>
                    <a:prstGeom prst="rect">
                      <a:avLst/>
                    </a:prstGeom>
                  </pic:spPr>
                </pic:pic>
              </a:graphicData>
            </a:graphic>
          </wp:inline>
        </w:drawing>
      </w:r>
    </w:p>
    <w:p w14:paraId="75144E85" w14:textId="137668CF" w:rsidR="0034719B" w:rsidRPr="00105394" w:rsidRDefault="00AB5CBD" w:rsidP="00AB5CBD">
      <w:pPr>
        <w:pStyle w:val="Bijschrift"/>
        <w:jc w:val="center"/>
      </w:pPr>
      <w:bookmarkStart w:id="17" w:name="_Toc187596377"/>
      <w:r>
        <w:t xml:space="preserve">Figure </w:t>
      </w:r>
      <w:r>
        <w:fldChar w:fldCharType="begin"/>
      </w:r>
      <w:r>
        <w:instrText xml:space="preserve"> SEQ Figure \* ARABIC </w:instrText>
      </w:r>
      <w:r>
        <w:fldChar w:fldCharType="separate"/>
      </w:r>
      <w:r w:rsidR="008C49AE">
        <w:rPr>
          <w:noProof/>
        </w:rPr>
        <w:t>5</w:t>
      </w:r>
      <w:r>
        <w:fldChar w:fldCharType="end"/>
      </w:r>
      <w:r>
        <w:t xml:space="preserve"> Example off</w:t>
      </w:r>
      <w:r w:rsidR="003F4708">
        <w:t xml:space="preserve"> Goal Oriented Action Planning</w:t>
      </w:r>
      <w:r>
        <w:t xml:space="preserve"> actions</w:t>
      </w:r>
      <w:bookmarkEnd w:id="17"/>
    </w:p>
    <w:p w14:paraId="6364B500" w14:textId="77777777" w:rsidR="00CC7402" w:rsidRPr="00105394" w:rsidRDefault="00CC7402" w:rsidP="00EA4F24"/>
    <w:p w14:paraId="36CCBC23" w14:textId="42F12361" w:rsidR="00362C78" w:rsidRPr="00105394" w:rsidRDefault="00B164A4" w:rsidP="00EA4F24">
      <w:r w:rsidRPr="00105394">
        <w:t>Based on the preconditions this is the plan that gets created.</w:t>
      </w:r>
    </w:p>
    <w:p w14:paraId="48F436EB" w14:textId="77777777" w:rsidR="00CC7402" w:rsidRPr="00105394" w:rsidRDefault="00CC7402" w:rsidP="00EA4F24"/>
    <w:p w14:paraId="5AF90A29" w14:textId="77777777" w:rsidR="00AB5CBD" w:rsidRDefault="004A485B" w:rsidP="00AB5CBD">
      <w:pPr>
        <w:keepNext/>
      </w:pPr>
      <w:r w:rsidRPr="00105394">
        <w:rPr>
          <w:noProof/>
        </w:rPr>
        <w:drawing>
          <wp:inline distT="0" distB="0" distL="0" distR="0" wp14:anchorId="36DAA82F" wp14:editId="2903C0CA">
            <wp:extent cx="5943600" cy="1499235"/>
            <wp:effectExtent l="0" t="0" r="0" b="5715"/>
            <wp:docPr id="909942682" name="Afbeelding 1" descr="Afbeelding met tekst, cirkel, lijn, diagram&#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942682" name="Afbeelding 1" descr="Afbeelding met tekst, cirkel, lijn, diagram&#10;&#10;Automatisch gegenereerde beschrijving"/>
                    <pic:cNvPicPr/>
                  </pic:nvPicPr>
                  <pic:blipFill>
                    <a:blip r:embed="rId18"/>
                    <a:stretch>
                      <a:fillRect/>
                    </a:stretch>
                  </pic:blipFill>
                  <pic:spPr>
                    <a:xfrm>
                      <a:off x="0" y="0"/>
                      <a:ext cx="5943600" cy="1499235"/>
                    </a:xfrm>
                    <a:prstGeom prst="rect">
                      <a:avLst/>
                    </a:prstGeom>
                  </pic:spPr>
                </pic:pic>
              </a:graphicData>
            </a:graphic>
          </wp:inline>
        </w:drawing>
      </w:r>
    </w:p>
    <w:p w14:paraId="33CC511E" w14:textId="40873D87" w:rsidR="00B164A4" w:rsidRPr="00105394" w:rsidRDefault="00AB5CBD" w:rsidP="00AB5CBD">
      <w:pPr>
        <w:pStyle w:val="Bijschrift"/>
        <w:jc w:val="center"/>
      </w:pPr>
      <w:bookmarkStart w:id="18" w:name="_Toc187596378"/>
      <w:r>
        <w:t xml:space="preserve">Figure </w:t>
      </w:r>
      <w:r>
        <w:fldChar w:fldCharType="begin"/>
      </w:r>
      <w:r>
        <w:instrText xml:space="preserve"> SEQ Figure \* ARABIC </w:instrText>
      </w:r>
      <w:r>
        <w:fldChar w:fldCharType="separate"/>
      </w:r>
      <w:r w:rsidR="008C49AE">
        <w:rPr>
          <w:noProof/>
        </w:rPr>
        <w:t>6</w:t>
      </w:r>
      <w:r>
        <w:fldChar w:fldCharType="end"/>
      </w:r>
      <w:r>
        <w:t xml:space="preserve"> example of a plan created with the actions</w:t>
      </w:r>
      <w:bookmarkEnd w:id="18"/>
    </w:p>
    <w:p w14:paraId="3A0BBC2F" w14:textId="77777777" w:rsidR="00DF3D8D" w:rsidRPr="00105394" w:rsidRDefault="00DF3D8D" w:rsidP="00EA4F24"/>
    <w:p w14:paraId="548D8671" w14:textId="285EAFAC" w:rsidR="009E4858" w:rsidRPr="00105394" w:rsidRDefault="00B164A4" w:rsidP="00EA4F24">
      <w:r w:rsidRPr="00105394">
        <w:t>So we want to drink water first we search for a water bottle since it has no precondition.</w:t>
      </w:r>
      <w:r w:rsidR="00500596" w:rsidRPr="00105394">
        <w:t xml:space="preserve"> The effect we get is we have now a water bottle. So we go to the next action Open the water bottle. The precondition of that action is that we need a water bottle we got that from our last action so now we can start our new action. The effect we get is that the water bottle is now open. The next action is to drink water. We have the precondition so we drink water the effect is our goal to be hydrated. Good our plan is complete.</w:t>
      </w:r>
      <w:r w:rsidR="009E4858" w:rsidRPr="00105394">
        <w:br w:type="page"/>
      </w:r>
    </w:p>
    <w:p w14:paraId="7DEE535C" w14:textId="77777777" w:rsidR="009E4858" w:rsidRPr="00105394" w:rsidRDefault="009E4858" w:rsidP="009E4858">
      <w:pPr>
        <w:pStyle w:val="Kop2"/>
      </w:pPr>
      <w:bookmarkStart w:id="19" w:name="_Toc187609031"/>
      <w:r w:rsidRPr="00105394">
        <w:lastRenderedPageBreak/>
        <w:t>The comparison finite state machines vs Goal Oriented Action Planning</w:t>
      </w:r>
      <w:bookmarkEnd w:id="19"/>
    </w:p>
    <w:p w14:paraId="305416CD" w14:textId="56A06963" w:rsidR="009E4858" w:rsidRDefault="009E4858" w:rsidP="009E4858">
      <w:pPr>
        <w:pStyle w:val="Kop3"/>
      </w:pPr>
      <w:bookmarkStart w:id="20" w:name="_Toc187609032"/>
      <w:r w:rsidRPr="00105394">
        <w:t>Differences</w:t>
      </w:r>
      <w:bookmarkEnd w:id="20"/>
    </w:p>
    <w:p w14:paraId="500EA8F5" w14:textId="65FB1911" w:rsidR="002F509C" w:rsidRPr="002F509C" w:rsidRDefault="002F509C" w:rsidP="002F509C">
      <w:r>
        <w:t>“</w:t>
      </w:r>
      <w:r w:rsidRPr="002F509C">
        <w:t>Let’s compare FSMs to planning. An FSM tells an A.I. exactly how to behave in every situation. A planning system tells the A.I. what his goals and actions are, and lets the A.I. decide how to sequence actions to satisfy goals.</w:t>
      </w:r>
      <w:r>
        <w:t>”</w:t>
      </w:r>
      <w:r w:rsidRPr="00105394">
        <w:fldChar w:fldCharType="begin"/>
      </w:r>
      <w:r w:rsidR="000D725C">
        <w:instrText xml:space="preserve"> ADDIN ZOTERO_ITEM CSL_CITATION {"citationID":"8rMkqt1h","properties":{"formattedCitation":"[7]","plainCitation":"[7]","noteIndex":0},"citationItems":[{"id":30,"uris":["http://zotero.org/users/local/3jWiN2uF/items/FJ47LSGU"],"itemData":{"id":30,"type":"article-journal","language":"en","source":"Zotero","title":"Three States and a Plan: The A.I. of F.E.A.R.","author":[{"family":"Orkin","given":"Jeff"}],"issued":{"date-parts":[["2006"]]}}}],"schema":"https://github.com/citation-style-language/schema/raw/master/csl-citation.json"} </w:instrText>
      </w:r>
      <w:r w:rsidRPr="00105394">
        <w:fldChar w:fldCharType="separate"/>
      </w:r>
      <w:r w:rsidR="000D725C" w:rsidRPr="000D725C">
        <w:rPr>
          <w:rFonts w:ascii="Calibri" w:hAnsi="Calibri" w:cs="Calibri"/>
        </w:rPr>
        <w:t>[7]</w:t>
      </w:r>
      <w:r w:rsidRPr="00105394">
        <w:fldChar w:fldCharType="end"/>
      </w:r>
    </w:p>
    <w:p w14:paraId="24F1B591" w14:textId="07EC1179" w:rsidR="00AD5FEF" w:rsidRPr="00105394" w:rsidRDefault="00AD5FEF" w:rsidP="009E4858">
      <w:r w:rsidRPr="00105394">
        <w:t>Finite State Machine</w:t>
      </w:r>
      <w:r w:rsidR="00FF4985" w:rsidRPr="00105394">
        <w:t xml:space="preserve"> (coupled)</w:t>
      </w:r>
      <w:r w:rsidRPr="00105394">
        <w:t>:</w:t>
      </w:r>
    </w:p>
    <w:p w14:paraId="7C03DEA9" w14:textId="77777777" w:rsidR="00AB5CBD" w:rsidRDefault="00AD5FEF" w:rsidP="00AB5CBD">
      <w:pPr>
        <w:keepNext/>
      </w:pPr>
      <w:r w:rsidRPr="00105394">
        <w:rPr>
          <w:noProof/>
        </w:rPr>
        <w:drawing>
          <wp:inline distT="0" distB="0" distL="0" distR="0" wp14:anchorId="2316FE14" wp14:editId="6EA744E2">
            <wp:extent cx="3937830" cy="1784350"/>
            <wp:effectExtent l="0" t="0" r="0" b="6350"/>
            <wp:docPr id="588828795" name="Afbeelding 1" descr="Afbeelding met schermopname, cirkel, lijn, Lettertype&#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828795" name="Afbeelding 1" descr="Afbeelding met schermopname, cirkel, lijn, Lettertype&#10;&#10;Automatisch gegenereerde beschrijvi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956184" cy="1792667"/>
                    </a:xfrm>
                    <a:prstGeom prst="rect">
                      <a:avLst/>
                    </a:prstGeom>
                    <a:noFill/>
                    <a:ln>
                      <a:noFill/>
                    </a:ln>
                  </pic:spPr>
                </pic:pic>
              </a:graphicData>
            </a:graphic>
          </wp:inline>
        </w:drawing>
      </w:r>
    </w:p>
    <w:p w14:paraId="6C4D377D" w14:textId="640EF2FC" w:rsidR="00AD5FEF" w:rsidRDefault="00AB5CBD" w:rsidP="00AB5CBD">
      <w:pPr>
        <w:pStyle w:val="Bijschrift"/>
      </w:pPr>
      <w:bookmarkStart w:id="21" w:name="_Toc187596379"/>
      <w:r>
        <w:t xml:space="preserve">Figure </w:t>
      </w:r>
      <w:r>
        <w:fldChar w:fldCharType="begin"/>
      </w:r>
      <w:r>
        <w:instrText xml:space="preserve"> SEQ Figure \* ARABIC </w:instrText>
      </w:r>
      <w:r>
        <w:fldChar w:fldCharType="separate"/>
      </w:r>
      <w:r w:rsidR="008C49AE">
        <w:rPr>
          <w:noProof/>
        </w:rPr>
        <w:t>7</w:t>
      </w:r>
      <w:r>
        <w:fldChar w:fldCharType="end"/>
      </w:r>
      <w:r>
        <w:t xml:space="preserve"> example of how a Finite State Machine is Coupled </w:t>
      </w:r>
      <w:r w:rsidR="00AD5FEF" w:rsidRPr="00105394">
        <w:fldChar w:fldCharType="begin"/>
      </w:r>
      <w:r w:rsidR="000D725C">
        <w:instrText xml:space="preserve"> ADDIN ZOTERO_ITEM CSL_CITATION {"citationID":"aBuEu4cD","properties":{"formattedCitation":"[6]","plainCitation":"[6]","noteIndex":0},"citationItems":[{"id":17,"uris":["http://zotero.org/users/local/3jWiN2uF/items/7RYRLFUD"],"itemData":{"id":17,"type":"webpage","abstract":"Goal Oriented Action Planning (GOAP) is an AI system that will easily give your agents choices and the tools to make smart decisions without having to maintain a large and complex finite state...","container-title":"Game Development Envato Tuts+","language":"en","title":"Goal Oriented Action Planning for a Smarter AI | Envato Tuts+","URL":"https://gamedevelopment.tutsplus.com/goal-oriented-action-planning-for-a-smarter-ai--cms-20793t","author":[{"family":"Owens","given":"Brent"}],"accessed":{"date-parts":[["2024",10,14]]},"issued":{"date-parts":[["2014",4,23]]}}}],"schema":"https://github.com/citation-style-language/schema/raw/master/csl-citation.json"} </w:instrText>
      </w:r>
      <w:r w:rsidR="00AD5FEF" w:rsidRPr="00105394">
        <w:fldChar w:fldCharType="separate"/>
      </w:r>
      <w:bookmarkEnd w:id="21"/>
      <w:r w:rsidR="000D725C" w:rsidRPr="000D725C">
        <w:rPr>
          <w:rFonts w:ascii="Calibri" w:hAnsi="Calibri" w:cs="Calibri"/>
        </w:rPr>
        <w:t>[6]</w:t>
      </w:r>
      <w:r w:rsidR="00AD5FEF" w:rsidRPr="00105394">
        <w:fldChar w:fldCharType="end"/>
      </w:r>
    </w:p>
    <w:p w14:paraId="08C017C2" w14:textId="4D69A53C" w:rsidR="00F51471" w:rsidRPr="00105394" w:rsidRDefault="00F51471" w:rsidP="009E4858">
      <w:r>
        <w:t xml:space="preserve">The </w:t>
      </w:r>
      <w:r w:rsidR="002F509C">
        <w:t>i</w:t>
      </w:r>
      <w:r>
        <w:t xml:space="preserve">mage above shows how a Finite State Machine is coupled </w:t>
      </w:r>
      <w:r w:rsidR="002F509C">
        <w:t>Each state knows what other states it can transition into. They know their next states.</w:t>
      </w:r>
    </w:p>
    <w:p w14:paraId="46098119" w14:textId="69292559" w:rsidR="00990C95" w:rsidRPr="00105394" w:rsidRDefault="00AD5FEF">
      <w:r w:rsidRPr="00105394">
        <w:t>Goal Oriented Action Planning</w:t>
      </w:r>
      <w:r w:rsidR="00FF4985" w:rsidRPr="00105394">
        <w:t xml:space="preserve"> (decoupled)</w:t>
      </w:r>
      <w:r w:rsidRPr="00105394">
        <w:t>:</w:t>
      </w:r>
    </w:p>
    <w:p w14:paraId="47C4C545" w14:textId="77777777" w:rsidR="00AB5CBD" w:rsidRDefault="00AD5FEF" w:rsidP="00AB5CBD">
      <w:pPr>
        <w:keepNext/>
      </w:pPr>
      <w:r w:rsidRPr="00105394">
        <w:rPr>
          <w:noProof/>
        </w:rPr>
        <w:drawing>
          <wp:inline distT="0" distB="0" distL="0" distR="0" wp14:anchorId="1D5C3BB3" wp14:editId="694E0555">
            <wp:extent cx="3975100" cy="1801238"/>
            <wp:effectExtent l="0" t="0" r="0" b="8890"/>
            <wp:docPr id="1703331669" name="Afbeelding 2" descr="Afbeelding met schermopname, cirkel, Lettertype,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3331669" name="Afbeelding 2" descr="Afbeelding met schermopname, cirkel, Lettertype, tekst&#10;&#10;Automatisch gegenereerde beschrijvi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010053" cy="1817076"/>
                    </a:xfrm>
                    <a:prstGeom prst="rect">
                      <a:avLst/>
                    </a:prstGeom>
                    <a:noFill/>
                    <a:ln>
                      <a:noFill/>
                    </a:ln>
                  </pic:spPr>
                </pic:pic>
              </a:graphicData>
            </a:graphic>
          </wp:inline>
        </w:drawing>
      </w:r>
    </w:p>
    <w:p w14:paraId="184E5DD3" w14:textId="3DD6F88E" w:rsidR="007F3815" w:rsidRDefault="00AB5CBD" w:rsidP="00AB5CBD">
      <w:pPr>
        <w:pStyle w:val="Bijschrift"/>
      </w:pPr>
      <w:bookmarkStart w:id="22" w:name="_Toc187596380"/>
      <w:r>
        <w:t xml:space="preserve">Figure </w:t>
      </w:r>
      <w:r>
        <w:fldChar w:fldCharType="begin"/>
      </w:r>
      <w:r>
        <w:instrText xml:space="preserve"> SEQ Figure \* ARABIC </w:instrText>
      </w:r>
      <w:r>
        <w:fldChar w:fldCharType="separate"/>
      </w:r>
      <w:r w:rsidR="008C49AE">
        <w:rPr>
          <w:noProof/>
        </w:rPr>
        <w:t>8</w:t>
      </w:r>
      <w:r>
        <w:fldChar w:fldCharType="end"/>
      </w:r>
      <w:r>
        <w:t xml:space="preserve"> Example of how GOAP is Decoupled </w:t>
      </w:r>
      <w:r w:rsidR="00AD5FEF" w:rsidRPr="00105394">
        <w:fldChar w:fldCharType="begin"/>
      </w:r>
      <w:r w:rsidR="000D725C">
        <w:instrText xml:space="preserve"> ADDIN ZOTERO_ITEM CSL_CITATION {"citationID":"F1IO0FWB","properties":{"formattedCitation":"[6]","plainCitation":"[6]","noteIndex":0},"citationItems":[{"id":17,"uris":["http://zotero.org/users/local/3jWiN2uF/items/7RYRLFUD"],"itemData":{"id":17,"type":"webpage","abstract":"Goal Oriented Action Planning (GOAP) is an AI system that will easily give your agents choices and the tools to make smart decisions without having to maintain a large and complex finite state...","container-title":"Game Development Envato Tuts+","language":"en","title":"Goal Oriented Action Planning for a Smarter AI | Envato Tuts+","URL":"https://gamedevelopment.tutsplus.com/goal-oriented-action-planning-for-a-smarter-ai--cms-20793t","author":[{"family":"Owens","given":"Brent"}],"accessed":{"date-parts":[["2024",10,14]]},"issued":{"date-parts":[["2014",4,23]]}}}],"schema":"https://github.com/citation-style-language/schema/raw/master/csl-citation.json"} </w:instrText>
      </w:r>
      <w:r w:rsidR="00AD5FEF" w:rsidRPr="00105394">
        <w:fldChar w:fldCharType="separate"/>
      </w:r>
      <w:bookmarkEnd w:id="22"/>
      <w:r w:rsidR="000D725C" w:rsidRPr="000D725C">
        <w:rPr>
          <w:rFonts w:ascii="Calibri" w:hAnsi="Calibri" w:cs="Calibri"/>
        </w:rPr>
        <w:t>[6]</w:t>
      </w:r>
      <w:r w:rsidR="00AD5FEF" w:rsidRPr="00105394">
        <w:fldChar w:fldCharType="end"/>
      </w:r>
    </w:p>
    <w:p w14:paraId="2846E52F" w14:textId="7B9B2DD6" w:rsidR="002F509C" w:rsidRDefault="002F509C" w:rsidP="002F509C">
      <w:r>
        <w:t>The image above just shows the actions based on these action the planner now has to create a plan to satisfy its goal. Example: our goal is to chop a log to satisfy this goal we could have these preconditions we need a log and something to chop the log with. This could be the plan: 1) pick up the axe. 2) Get a log. 3)Chop the log.</w:t>
      </w:r>
    </w:p>
    <w:p w14:paraId="50DA6990" w14:textId="48A04ECC" w:rsidR="00CD2AF9" w:rsidRPr="00105394" w:rsidRDefault="002F509C" w:rsidP="00990C95">
      <w:r>
        <w:t xml:space="preserve">We created a plan to satisfy the goal. we can also have </w:t>
      </w:r>
      <w:r w:rsidR="00E06475">
        <w:t>two</w:t>
      </w:r>
      <w:r>
        <w:t xml:space="preserve"> goals where we want to drop of fire wood and chop the log. So we would have the previous plan done first to now start on our next goal to drop off fire wood. The plan goes as follows:    1) pick up the axe. 2) Get a log. 3)Chop the log. Goal 1 is met new plan gets created: 1</w:t>
      </w:r>
      <w:r w:rsidR="00C46EC5">
        <w:t>) pick up the fire wood. 2) drop the fire wood off.</w:t>
      </w:r>
    </w:p>
    <w:p w14:paraId="3FC76CAF" w14:textId="07B2BC53" w:rsidR="000D5C84" w:rsidRPr="00105394" w:rsidRDefault="000D5C84" w:rsidP="003E0D7A">
      <w:pPr>
        <w:pStyle w:val="Kop1"/>
        <w:rPr>
          <w:sz w:val="20"/>
          <w:szCs w:val="20"/>
        </w:rPr>
      </w:pPr>
      <w:bookmarkStart w:id="23" w:name="_Toc187609033"/>
      <w:r w:rsidRPr="00105394">
        <w:rPr>
          <w:sz w:val="20"/>
          <w:szCs w:val="20"/>
        </w:rPr>
        <w:lastRenderedPageBreak/>
        <w:t>Research</w:t>
      </w:r>
      <w:bookmarkEnd w:id="23"/>
    </w:p>
    <w:p w14:paraId="73AC5D2D" w14:textId="367F8A06" w:rsidR="00A52266" w:rsidRPr="00105394" w:rsidRDefault="007B3EC7" w:rsidP="00A52266">
      <w:pPr>
        <w:pStyle w:val="Kop2"/>
        <w:rPr>
          <w:b/>
          <w:i/>
          <w:iCs/>
          <w:highlight w:val="yellow"/>
        </w:rPr>
      </w:pPr>
      <w:bookmarkStart w:id="24" w:name="_Toc187609034"/>
      <w:r w:rsidRPr="00105394">
        <w:t>Research Question:</w:t>
      </w:r>
      <w:bookmarkEnd w:id="24"/>
      <w:r w:rsidRPr="00105394">
        <w:t xml:space="preserve"> </w:t>
      </w:r>
    </w:p>
    <w:p w14:paraId="79B20E92" w14:textId="2AC571D2" w:rsidR="007B3EC7" w:rsidRPr="00F44BF7" w:rsidRDefault="007B3EC7" w:rsidP="007B3EC7">
      <w:pPr>
        <w:rPr>
          <w:b/>
          <w:bCs/>
        </w:rPr>
      </w:pPr>
      <w:r w:rsidRPr="00F44BF7">
        <w:rPr>
          <w:b/>
          <w:bCs/>
        </w:rPr>
        <w:t>What</w:t>
      </w:r>
      <w:r w:rsidR="00B7001D" w:rsidRPr="00F44BF7">
        <w:rPr>
          <w:b/>
          <w:bCs/>
        </w:rPr>
        <w:t xml:space="preserve"> is the</w:t>
      </w:r>
      <w:r w:rsidRPr="00F44BF7">
        <w:rPr>
          <w:b/>
          <w:bCs/>
        </w:rPr>
        <w:t xml:space="preserve"> impact </w:t>
      </w:r>
      <w:r w:rsidR="00B7001D" w:rsidRPr="00F44BF7">
        <w:rPr>
          <w:b/>
          <w:bCs/>
        </w:rPr>
        <w:t>of</w:t>
      </w:r>
      <w:r w:rsidRPr="00F44BF7">
        <w:rPr>
          <w:b/>
          <w:bCs/>
        </w:rPr>
        <w:t xml:space="preserve"> switching from a </w:t>
      </w:r>
      <w:r w:rsidR="003D529A" w:rsidRPr="00F44BF7">
        <w:rPr>
          <w:b/>
          <w:bCs/>
        </w:rPr>
        <w:t xml:space="preserve">Finite </w:t>
      </w:r>
      <w:r w:rsidR="00B7001D" w:rsidRPr="00F44BF7">
        <w:rPr>
          <w:b/>
          <w:bCs/>
        </w:rPr>
        <w:t>S</w:t>
      </w:r>
      <w:r w:rsidRPr="00F44BF7">
        <w:rPr>
          <w:b/>
          <w:bCs/>
        </w:rPr>
        <w:t xml:space="preserve">tate </w:t>
      </w:r>
      <w:r w:rsidR="00B7001D" w:rsidRPr="00F44BF7">
        <w:rPr>
          <w:b/>
          <w:bCs/>
        </w:rPr>
        <w:t>M</w:t>
      </w:r>
      <w:r w:rsidRPr="00F44BF7">
        <w:rPr>
          <w:b/>
          <w:bCs/>
        </w:rPr>
        <w:t xml:space="preserve">achine to </w:t>
      </w:r>
      <w:r w:rsidR="00B7001D" w:rsidRPr="00F44BF7">
        <w:rPr>
          <w:b/>
          <w:bCs/>
        </w:rPr>
        <w:t xml:space="preserve">a </w:t>
      </w:r>
      <w:r w:rsidRPr="00F44BF7">
        <w:rPr>
          <w:b/>
          <w:bCs/>
        </w:rPr>
        <w:t>Goal Oriented Action Planning</w:t>
      </w:r>
      <w:r w:rsidR="00B7001D" w:rsidRPr="00F44BF7">
        <w:rPr>
          <w:b/>
          <w:bCs/>
        </w:rPr>
        <w:t xml:space="preserve"> (GOAP)</w:t>
      </w:r>
      <w:r w:rsidRPr="00F44BF7">
        <w:rPr>
          <w:b/>
          <w:bCs/>
        </w:rPr>
        <w:t xml:space="preserve"> </w:t>
      </w:r>
      <w:r w:rsidR="00B7001D" w:rsidRPr="00F44BF7">
        <w:rPr>
          <w:b/>
          <w:bCs/>
        </w:rPr>
        <w:t>in</w:t>
      </w:r>
      <w:r w:rsidRPr="00F44BF7">
        <w:rPr>
          <w:b/>
          <w:bCs/>
        </w:rPr>
        <w:t xml:space="preserve"> a simulation game?</w:t>
      </w:r>
    </w:p>
    <w:p w14:paraId="1B54196D" w14:textId="3463F53C" w:rsidR="00D343FE" w:rsidRDefault="00F44BF7" w:rsidP="007B3EC7">
      <w:r>
        <w:t xml:space="preserve">The simulation game consists of a hospital the patients get spawned into the game and have to go to the hospital to receive treatment. After waiting to long at the hospital the patient gets angry and leaves. The nurses are at the hospital and the treat the patients. </w:t>
      </w:r>
      <w:r w:rsidR="00D343FE">
        <w:t>The simulation game is used to check what performance impact the agents their behaviour have on the time spent per frame on scripts alone. The simulation game is also used for just checking the differences in the agents their behaviour for Goal Oriented Action Planning and Finite State Machines.</w:t>
      </w:r>
    </w:p>
    <w:p w14:paraId="6521E783" w14:textId="77777777" w:rsidR="00D343FE" w:rsidRPr="00105394" w:rsidRDefault="00D343FE" w:rsidP="007B3EC7"/>
    <w:p w14:paraId="093F0957" w14:textId="15A5DC43" w:rsidR="00DE37E0" w:rsidRPr="00105394" w:rsidRDefault="007B3EC7" w:rsidP="00B7001D">
      <w:pPr>
        <w:pStyle w:val="Kop2"/>
      </w:pPr>
      <w:bookmarkStart w:id="25" w:name="_Toc187609035"/>
      <w:r w:rsidRPr="00105394">
        <w:t>Hypothesis</w:t>
      </w:r>
      <w:r w:rsidR="00590C60" w:rsidRPr="00105394">
        <w:t>es</w:t>
      </w:r>
      <w:r w:rsidRPr="00105394">
        <w:t>:</w:t>
      </w:r>
      <w:bookmarkEnd w:id="25"/>
    </w:p>
    <w:p w14:paraId="0023A376" w14:textId="41FF27C6" w:rsidR="00981EE2" w:rsidRPr="00105394" w:rsidRDefault="00D25CC3" w:rsidP="007B3EC7">
      <w:r w:rsidRPr="00105394">
        <w:rPr>
          <w:b/>
          <w:bCs/>
        </w:rPr>
        <w:t>H</w:t>
      </w:r>
      <w:r w:rsidR="00590C60" w:rsidRPr="00105394">
        <w:rPr>
          <w:b/>
          <w:bCs/>
        </w:rPr>
        <w:t>0</w:t>
      </w:r>
      <w:r w:rsidR="007B3EC7" w:rsidRPr="00105394">
        <w:t>:</w:t>
      </w:r>
      <w:r w:rsidRPr="00105394">
        <w:t xml:space="preserve"> </w:t>
      </w:r>
      <w:r w:rsidR="00981EE2" w:rsidRPr="00105394">
        <w:t xml:space="preserve">After comparing the data graphs from both </w:t>
      </w:r>
      <w:r w:rsidR="00DC478A" w:rsidRPr="00105394">
        <w:t xml:space="preserve">Finite </w:t>
      </w:r>
      <w:r w:rsidR="008A6366" w:rsidRPr="00105394">
        <w:t>S</w:t>
      </w:r>
      <w:r w:rsidR="00981EE2" w:rsidRPr="00105394">
        <w:t xml:space="preserve">tate </w:t>
      </w:r>
      <w:r w:rsidR="008A6366" w:rsidRPr="00105394">
        <w:t>M</w:t>
      </w:r>
      <w:r w:rsidR="00981EE2" w:rsidRPr="00105394">
        <w:t>achines and Goal Oriented Action Planning</w:t>
      </w:r>
      <w:r w:rsidR="008A6366" w:rsidRPr="00105394">
        <w:t>,</w:t>
      </w:r>
      <w:r w:rsidR="00981EE2" w:rsidRPr="00105394">
        <w:t xml:space="preserve"> there is no real difference in performance. Both take the same amount of time </w:t>
      </w:r>
      <w:r w:rsidR="008A6366" w:rsidRPr="00105394">
        <w:t xml:space="preserve">per frame </w:t>
      </w:r>
      <w:r w:rsidR="00981EE2" w:rsidRPr="00105394">
        <w:t>or</w:t>
      </w:r>
      <w:r w:rsidR="008A6366" w:rsidRPr="00105394">
        <w:t xml:space="preserve"> there is</w:t>
      </w:r>
      <w:r w:rsidR="00981EE2" w:rsidRPr="00105394">
        <w:t xml:space="preserve"> less than </w:t>
      </w:r>
      <w:r w:rsidR="008A6366" w:rsidRPr="00105394">
        <w:t xml:space="preserve">a </w:t>
      </w:r>
      <w:r w:rsidR="00981EE2" w:rsidRPr="00105394">
        <w:t xml:space="preserve">5% difference </w:t>
      </w:r>
      <w:r w:rsidR="008A6366" w:rsidRPr="00105394">
        <w:t>in average script execution time</w:t>
      </w:r>
      <w:r w:rsidR="00981EE2" w:rsidRPr="00105394">
        <w:t>.</w:t>
      </w:r>
    </w:p>
    <w:p w14:paraId="4E396ED9" w14:textId="77777777" w:rsidR="00DE37E0" w:rsidRPr="00105394" w:rsidRDefault="00DE37E0" w:rsidP="007B3EC7"/>
    <w:p w14:paraId="37D1C005" w14:textId="7AC28B3C" w:rsidR="00981EE2" w:rsidRPr="00105394" w:rsidRDefault="00DE37E0" w:rsidP="007B3EC7">
      <w:r w:rsidRPr="00105394">
        <w:rPr>
          <w:b/>
          <w:bCs/>
        </w:rPr>
        <w:t>H1</w:t>
      </w:r>
      <w:r w:rsidR="007B3EC7" w:rsidRPr="00105394">
        <w:t>:</w:t>
      </w:r>
      <w:r w:rsidRPr="00105394">
        <w:t xml:space="preserve"> </w:t>
      </w:r>
      <w:r w:rsidR="00981EE2" w:rsidRPr="00105394">
        <w:t xml:space="preserve">The </w:t>
      </w:r>
      <w:r w:rsidR="008A6366" w:rsidRPr="00105394">
        <w:t>d</w:t>
      </w:r>
      <w:r w:rsidR="00981EE2" w:rsidRPr="00105394">
        <w:t xml:space="preserve">ata graph of the Goal Oriented </w:t>
      </w:r>
      <w:r w:rsidR="008A6366" w:rsidRPr="00105394">
        <w:t>A</w:t>
      </w:r>
      <w:r w:rsidR="00981EE2" w:rsidRPr="00105394">
        <w:t xml:space="preserve">ction </w:t>
      </w:r>
      <w:r w:rsidR="008A6366" w:rsidRPr="00105394">
        <w:t>P</w:t>
      </w:r>
      <w:r w:rsidR="00981EE2" w:rsidRPr="00105394">
        <w:t>lanning</w:t>
      </w:r>
      <w:r w:rsidR="008A6366" w:rsidRPr="00105394">
        <w:t xml:space="preserve"> (GOAP)</w:t>
      </w:r>
      <w:r w:rsidR="00981EE2" w:rsidRPr="00105394">
        <w:t xml:space="preserve"> </w:t>
      </w:r>
      <w:r w:rsidR="008A6366" w:rsidRPr="00105394">
        <w:t>shows a longer average script execution time per frame of more than 5% compared to the average execution time per frame of State Machines.</w:t>
      </w:r>
    </w:p>
    <w:p w14:paraId="199E1F43" w14:textId="77777777" w:rsidR="00DE37E0" w:rsidRPr="00105394" w:rsidRDefault="00DE37E0" w:rsidP="007B3EC7">
      <w:pPr>
        <w:rPr>
          <w:b/>
          <w:bCs/>
        </w:rPr>
      </w:pPr>
    </w:p>
    <w:p w14:paraId="3F023682" w14:textId="7D18285E" w:rsidR="00513AC1" w:rsidRPr="00105394" w:rsidRDefault="00DE37E0" w:rsidP="007B3EC7">
      <w:r w:rsidRPr="00105394">
        <w:rPr>
          <w:b/>
          <w:bCs/>
        </w:rPr>
        <w:t>H</w:t>
      </w:r>
      <w:r w:rsidR="00DE221E" w:rsidRPr="00105394">
        <w:rPr>
          <w:b/>
          <w:bCs/>
        </w:rPr>
        <w:t>2</w:t>
      </w:r>
      <w:r w:rsidR="007B3EC7" w:rsidRPr="00105394">
        <w:t>:</w:t>
      </w:r>
      <w:r w:rsidRPr="00105394">
        <w:t xml:space="preserve"> </w:t>
      </w:r>
      <w:r w:rsidR="003E0D7A" w:rsidRPr="00105394">
        <w:t>After</w:t>
      </w:r>
      <w:r w:rsidR="00DC478A" w:rsidRPr="00105394">
        <w:t xml:space="preserve"> a</w:t>
      </w:r>
      <w:r w:rsidR="003E0D7A" w:rsidRPr="00105394">
        <w:t xml:space="preserve"> 100 000 patients have passed through the hospital the Goal Oriented Action planning nurses take more coffee breaks.</w:t>
      </w:r>
    </w:p>
    <w:p w14:paraId="50C7BE18" w14:textId="77777777" w:rsidR="00DE37E0" w:rsidRPr="00105394" w:rsidRDefault="00DE37E0" w:rsidP="007B3EC7"/>
    <w:p w14:paraId="2006802C" w14:textId="7C0E2A91" w:rsidR="00863F64" w:rsidRPr="00105394" w:rsidRDefault="00DE37E0" w:rsidP="00863F64">
      <w:pPr>
        <w:rPr>
          <w:b/>
          <w:bCs/>
        </w:rPr>
      </w:pPr>
      <w:r w:rsidRPr="00105394">
        <w:rPr>
          <w:b/>
          <w:bCs/>
        </w:rPr>
        <w:t>H</w:t>
      </w:r>
      <w:r w:rsidR="00DE221E" w:rsidRPr="00105394">
        <w:rPr>
          <w:b/>
          <w:bCs/>
        </w:rPr>
        <w:t>3</w:t>
      </w:r>
      <w:r w:rsidR="007B3EC7" w:rsidRPr="00105394">
        <w:t>:</w:t>
      </w:r>
      <w:r w:rsidR="00144F87" w:rsidRPr="00105394">
        <w:t xml:space="preserve"> </w:t>
      </w:r>
      <w:r w:rsidR="009455FF" w:rsidRPr="00105394">
        <w:t>After</w:t>
      </w:r>
      <w:r w:rsidR="00DC478A" w:rsidRPr="00105394">
        <w:t xml:space="preserve"> a</w:t>
      </w:r>
      <w:r w:rsidR="009455FF" w:rsidRPr="00105394">
        <w:t xml:space="preserve"> 100 000 patients have passed through the hospital the</w:t>
      </w:r>
      <w:r w:rsidR="00DC478A" w:rsidRPr="00105394">
        <w:t xml:space="preserve"> Goal Oriented Action Planning Patients leave the hospital more angry.</w:t>
      </w:r>
    </w:p>
    <w:p w14:paraId="058A5686" w14:textId="77777777" w:rsidR="009455FF" w:rsidRPr="00105394" w:rsidRDefault="009455FF" w:rsidP="00863F64"/>
    <w:p w14:paraId="7ACBAEF4" w14:textId="07512339" w:rsidR="009455FF" w:rsidRPr="00105394" w:rsidRDefault="009455FF" w:rsidP="00863F64">
      <w:r w:rsidRPr="00105394">
        <w:rPr>
          <w:b/>
          <w:bCs/>
        </w:rPr>
        <w:t>H4</w:t>
      </w:r>
      <w:r w:rsidRPr="00105394">
        <w:t xml:space="preserve">: </w:t>
      </w:r>
      <w:r w:rsidR="00F87BE7" w:rsidRPr="00105394">
        <w:t xml:space="preserve">After </w:t>
      </w:r>
      <w:r w:rsidR="00DC478A" w:rsidRPr="00105394">
        <w:t xml:space="preserve">a </w:t>
      </w:r>
      <w:r w:rsidR="00F87BE7" w:rsidRPr="00105394">
        <w:t xml:space="preserve">100 000 patients have passed through the hospital the </w:t>
      </w:r>
      <w:r w:rsidR="00DC478A" w:rsidRPr="00105394">
        <w:t>Finite State machine has more Patients treated.</w:t>
      </w:r>
    </w:p>
    <w:p w14:paraId="2C9BB3E7" w14:textId="5C753A43" w:rsidR="00863F64" w:rsidRPr="00105394" w:rsidRDefault="002D359F" w:rsidP="00863F64">
      <w:r w:rsidRPr="00105394">
        <w:br w:type="page"/>
      </w:r>
    </w:p>
    <w:p w14:paraId="5AA2E4EB" w14:textId="346FE982" w:rsidR="006E1276" w:rsidRPr="00105394" w:rsidRDefault="00C60BAC" w:rsidP="00863F64">
      <w:pPr>
        <w:pStyle w:val="Kop2"/>
      </w:pPr>
      <w:bookmarkStart w:id="26" w:name="_Toc187609036"/>
      <w:r w:rsidRPr="00105394">
        <w:lastRenderedPageBreak/>
        <w:t>Methodology:</w:t>
      </w:r>
      <w:bookmarkEnd w:id="26"/>
    </w:p>
    <w:p w14:paraId="538CF7B4" w14:textId="77777777" w:rsidR="008D2097" w:rsidRPr="00105394" w:rsidRDefault="008D2097" w:rsidP="008D2097">
      <w:pPr>
        <w:pStyle w:val="Kop3"/>
      </w:pPr>
      <w:bookmarkStart w:id="27" w:name="_Toc187609037"/>
      <w:r w:rsidRPr="00105394">
        <w:t>Experiment Set-Up:</w:t>
      </w:r>
      <w:bookmarkEnd w:id="27"/>
    </w:p>
    <w:p w14:paraId="012F4F7E" w14:textId="0A368874" w:rsidR="000B7332" w:rsidRPr="00105394" w:rsidRDefault="000B7332" w:rsidP="000B7332">
      <w:r w:rsidRPr="00105394">
        <w:t xml:space="preserve">There is one level where I just switch the Goal Oriented Action planning agents with the Finite State </w:t>
      </w:r>
      <w:r w:rsidR="00B02496">
        <w:t>M</w:t>
      </w:r>
      <w:r w:rsidRPr="00105394">
        <w:t xml:space="preserve">achine agents and build. </w:t>
      </w:r>
      <w:r w:rsidR="00F27315" w:rsidRPr="00105394">
        <w:t>It’s</w:t>
      </w:r>
      <w:r w:rsidRPr="00105394">
        <w:t xml:space="preserve"> important that there are no meshes and other clutter so we can just see the performance of the scripts. The agents with the Goal Oriented Action Planning are </w:t>
      </w:r>
      <w:r w:rsidR="00A52266" w:rsidRPr="00105394">
        <w:t>created</w:t>
      </w:r>
      <w:r w:rsidRPr="00105394">
        <w:t xml:space="preserve"> following </w:t>
      </w:r>
      <w:r w:rsidR="00A52266" w:rsidRPr="00105394">
        <w:t>a</w:t>
      </w:r>
      <w:r w:rsidRPr="00105394">
        <w:t xml:space="preserve"> guide from unity learn</w:t>
      </w:r>
      <w:r w:rsidR="001D2787" w:rsidRPr="00105394">
        <w:fldChar w:fldCharType="begin"/>
      </w:r>
      <w:r w:rsidR="000D725C">
        <w:instrText xml:space="preserve"> ADDIN ZOTERO_ITEM CSL_CITATION {"citationID":"llrRUzQU","properties":{"formattedCitation":"[8]","plainCitation":"[8]","noteIndex":0},"citationItems":[{"id":31,"uris":["http://zotero.org/users/local/3jWiN2uF/items/C8SDEG87"],"itemData":{"id":31,"type":"webpage","abstract":"In this project you will learn about the Goal-Orientated Action Planning (GOAP) architecture used to create intelligent agents that can set goals and plan at achieving them.  Unlike Finite State Machines, actions and states are uncoupled, making for a very flexible system.  You will build a GOAP system from the ground up and implement it in a simple hospital simulation.","container-title":"Unity Learn","title":"Goal Driven Behaviour","URL":"https://learn.unity.com/project/goal-driven-behaviour","author":[{"family":"Byl","given":"Penny","non-dropping-particle":"de"}],"accessed":{"date-parts":[["2024",10,20]]}}}],"schema":"https://github.com/citation-style-language/schema/raw/master/csl-citation.json"} </w:instrText>
      </w:r>
      <w:r w:rsidR="001D2787" w:rsidRPr="00105394">
        <w:fldChar w:fldCharType="separate"/>
      </w:r>
      <w:r w:rsidR="000D725C" w:rsidRPr="000D725C">
        <w:rPr>
          <w:rFonts w:ascii="Calibri" w:hAnsi="Calibri" w:cs="Calibri"/>
        </w:rPr>
        <w:t>[8]</w:t>
      </w:r>
      <w:r w:rsidR="001D2787" w:rsidRPr="00105394">
        <w:fldChar w:fldCharType="end"/>
      </w:r>
      <w:r w:rsidRPr="00105394">
        <w:t xml:space="preserve">. For the agents of the Finite State Machine I </w:t>
      </w:r>
      <w:r w:rsidR="00F90910">
        <w:t>recreated</w:t>
      </w:r>
      <w:r w:rsidRPr="00105394">
        <w:t xml:space="preserve"> the agent</w:t>
      </w:r>
      <w:r w:rsidR="00F90910">
        <w:t>s their</w:t>
      </w:r>
      <w:r w:rsidRPr="00105394">
        <w:t xml:space="preserve"> behaviours of the Goal Oriented Action Planning making sure they behave in the same way.</w:t>
      </w:r>
    </w:p>
    <w:p w14:paraId="78C87CF9" w14:textId="77777777" w:rsidR="00140168" w:rsidRPr="00105394" w:rsidRDefault="00140168" w:rsidP="000B7332"/>
    <w:p w14:paraId="60C0D7BD" w14:textId="615DC209" w:rsidR="00B407BB" w:rsidRPr="00105394" w:rsidRDefault="008D2097" w:rsidP="00F40348">
      <w:pPr>
        <w:pStyle w:val="Kop3"/>
      </w:pPr>
      <w:bookmarkStart w:id="28" w:name="_Toc187609038"/>
      <w:r w:rsidRPr="00105394">
        <w:t>Agent Behaviors</w:t>
      </w:r>
      <w:bookmarkEnd w:id="28"/>
    </w:p>
    <w:p w14:paraId="0AB8EFE6" w14:textId="588AD2AB" w:rsidR="008D2097" w:rsidRPr="00105394" w:rsidRDefault="008D2097" w:rsidP="008D2097">
      <w:pPr>
        <w:rPr>
          <w:b/>
          <w:bCs/>
        </w:rPr>
      </w:pPr>
      <w:r w:rsidRPr="00105394">
        <w:rPr>
          <w:b/>
          <w:bCs/>
        </w:rPr>
        <w:t>Patient:</w:t>
      </w:r>
    </w:p>
    <w:p w14:paraId="39BB1936" w14:textId="77777777" w:rsidR="00F32C15" w:rsidRDefault="00737B32" w:rsidP="00F32C15">
      <w:pPr>
        <w:keepNext/>
      </w:pPr>
      <w:r>
        <w:rPr>
          <w:noProof/>
        </w:rPr>
        <w:drawing>
          <wp:inline distT="0" distB="0" distL="0" distR="0" wp14:anchorId="69690864" wp14:editId="63C56C0F">
            <wp:extent cx="5943600" cy="2284730"/>
            <wp:effectExtent l="0" t="0" r="0" b="1270"/>
            <wp:docPr id="1728836059" name="Afbeelding 1" descr="Afbeelding met tekst, diagram, lijn, schermopname&#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8836059" name="Afbeelding 1" descr="Afbeelding met tekst, diagram, lijn, schermopname&#10;&#10;Automatisch gegenereerde beschrijving"/>
                    <pic:cNvPicPr/>
                  </pic:nvPicPr>
                  <pic:blipFill>
                    <a:blip r:embed="rId21"/>
                    <a:stretch>
                      <a:fillRect/>
                    </a:stretch>
                  </pic:blipFill>
                  <pic:spPr>
                    <a:xfrm>
                      <a:off x="0" y="0"/>
                      <a:ext cx="5943600" cy="2284730"/>
                    </a:xfrm>
                    <a:prstGeom prst="rect">
                      <a:avLst/>
                    </a:prstGeom>
                  </pic:spPr>
                </pic:pic>
              </a:graphicData>
            </a:graphic>
          </wp:inline>
        </w:drawing>
      </w:r>
    </w:p>
    <w:p w14:paraId="02E74340" w14:textId="15981253" w:rsidR="00C760D5" w:rsidRPr="00105394" w:rsidRDefault="00F32C15" w:rsidP="00F32C15">
      <w:pPr>
        <w:pStyle w:val="Bijschrift"/>
        <w:jc w:val="center"/>
        <w:rPr>
          <w:b w:val="0"/>
          <w:bCs w:val="0"/>
        </w:rPr>
      </w:pPr>
      <w:bookmarkStart w:id="29" w:name="_Toc187596381"/>
      <w:r>
        <w:t xml:space="preserve">Figure </w:t>
      </w:r>
      <w:r>
        <w:fldChar w:fldCharType="begin"/>
      </w:r>
      <w:r>
        <w:instrText xml:space="preserve"> SEQ Figure \* ARABIC </w:instrText>
      </w:r>
      <w:r>
        <w:fldChar w:fldCharType="separate"/>
      </w:r>
      <w:r w:rsidR="008C49AE">
        <w:rPr>
          <w:noProof/>
        </w:rPr>
        <w:t>9</w:t>
      </w:r>
      <w:r>
        <w:fldChar w:fldCharType="end"/>
      </w:r>
      <w:r>
        <w:t xml:space="preserve"> Example of Patient behaviour</w:t>
      </w:r>
      <w:bookmarkEnd w:id="29"/>
    </w:p>
    <w:p w14:paraId="491F6D82" w14:textId="2D64D334" w:rsidR="00C760D5" w:rsidRPr="00105394" w:rsidRDefault="00C760D5" w:rsidP="008D2097">
      <w:r w:rsidRPr="00105394">
        <w:t>The Patient can do 6 things:</w:t>
      </w:r>
    </w:p>
    <w:p w14:paraId="64A01F29" w14:textId="03C9C294" w:rsidR="00C760D5" w:rsidRPr="00105394" w:rsidRDefault="00C760D5" w:rsidP="00C77FE6">
      <w:pPr>
        <w:pStyle w:val="Lijstalinea"/>
        <w:numPr>
          <w:ilvl w:val="0"/>
          <w:numId w:val="5"/>
        </w:numPr>
      </w:pPr>
      <w:r w:rsidRPr="00105394">
        <w:t>The patient spawns and goes to the hospital.</w:t>
      </w:r>
    </w:p>
    <w:p w14:paraId="02DA17A5" w14:textId="75110B34" w:rsidR="00C760D5" w:rsidRPr="00105394" w:rsidRDefault="00C760D5" w:rsidP="00C77FE6">
      <w:pPr>
        <w:pStyle w:val="Lijstalinea"/>
        <w:numPr>
          <w:ilvl w:val="0"/>
          <w:numId w:val="5"/>
        </w:numPr>
      </w:pPr>
      <w:r w:rsidRPr="00105394">
        <w:t>Once at the hospital the patient registers himself.</w:t>
      </w:r>
    </w:p>
    <w:p w14:paraId="3B40F80D" w14:textId="25769864" w:rsidR="00C760D5" w:rsidRPr="00105394" w:rsidRDefault="00C760D5" w:rsidP="00C77FE6">
      <w:pPr>
        <w:pStyle w:val="Lijstalinea"/>
        <w:numPr>
          <w:ilvl w:val="0"/>
          <w:numId w:val="5"/>
        </w:numPr>
      </w:pPr>
      <w:r w:rsidRPr="00105394">
        <w:t>After registering the patient goes to the waiting room.</w:t>
      </w:r>
    </w:p>
    <w:p w14:paraId="741312C4" w14:textId="5612FDAD" w:rsidR="00C760D5" w:rsidRPr="00105394" w:rsidRDefault="00C760D5" w:rsidP="00C77FE6">
      <w:pPr>
        <w:pStyle w:val="Lijstalinea"/>
        <w:numPr>
          <w:ilvl w:val="0"/>
          <w:numId w:val="5"/>
        </w:numPr>
      </w:pPr>
      <w:r w:rsidRPr="00105394">
        <w:t xml:space="preserve">If the patient has to wait </w:t>
      </w:r>
      <w:r w:rsidR="003E58F4" w:rsidRPr="00105394">
        <w:t>too</w:t>
      </w:r>
      <w:r w:rsidRPr="00105394">
        <w:t xml:space="preserve"> long he gets angry and leaves the hospital.</w:t>
      </w:r>
    </w:p>
    <w:p w14:paraId="338F38AF" w14:textId="447EA6FC" w:rsidR="00C760D5" w:rsidRPr="00105394" w:rsidRDefault="00C760D5" w:rsidP="00C77FE6">
      <w:pPr>
        <w:pStyle w:val="Lijstalinea"/>
        <w:numPr>
          <w:ilvl w:val="0"/>
          <w:numId w:val="5"/>
        </w:numPr>
      </w:pPr>
      <w:r w:rsidRPr="00105394">
        <w:t>The patients goes with an available nurse to a cubicle and gets treated.</w:t>
      </w:r>
    </w:p>
    <w:p w14:paraId="70A6E382" w14:textId="3966F41E" w:rsidR="00C760D5" w:rsidRPr="00105394" w:rsidRDefault="00C760D5" w:rsidP="00C77FE6">
      <w:pPr>
        <w:pStyle w:val="Lijstalinea"/>
        <w:numPr>
          <w:ilvl w:val="0"/>
          <w:numId w:val="5"/>
        </w:numPr>
      </w:pPr>
      <w:r w:rsidRPr="00105394">
        <w:t>The patient leaves the hospital and goes home</w:t>
      </w:r>
    </w:p>
    <w:p w14:paraId="23CD4CD8" w14:textId="1609B152" w:rsidR="00C760D5" w:rsidRPr="00105394" w:rsidRDefault="00C760D5">
      <w:pPr>
        <w:rPr>
          <w:b/>
          <w:bCs/>
        </w:rPr>
      </w:pPr>
      <w:r w:rsidRPr="00105394">
        <w:rPr>
          <w:b/>
          <w:bCs/>
        </w:rPr>
        <w:br w:type="page"/>
      </w:r>
    </w:p>
    <w:p w14:paraId="174F5370" w14:textId="4DD6D0EF" w:rsidR="00C760D5" w:rsidRPr="00105394" w:rsidRDefault="00C760D5" w:rsidP="00C760D5">
      <w:pPr>
        <w:rPr>
          <w:b/>
          <w:bCs/>
        </w:rPr>
      </w:pPr>
      <w:r w:rsidRPr="00105394">
        <w:rPr>
          <w:b/>
          <w:bCs/>
        </w:rPr>
        <w:lastRenderedPageBreak/>
        <w:t>Nurse:</w:t>
      </w:r>
    </w:p>
    <w:p w14:paraId="0FE4832B" w14:textId="77777777" w:rsidR="00E21E20" w:rsidRDefault="00C760D5" w:rsidP="00E21E20">
      <w:pPr>
        <w:pStyle w:val="Lijstalinea"/>
        <w:keepNext/>
        <w:ind w:left="0"/>
        <w:jc w:val="both"/>
      </w:pPr>
      <w:r w:rsidRPr="00105394">
        <w:rPr>
          <w:noProof/>
        </w:rPr>
        <w:drawing>
          <wp:inline distT="0" distB="0" distL="0" distR="0" wp14:anchorId="406EFE5F" wp14:editId="701B512C">
            <wp:extent cx="5943600" cy="1753235"/>
            <wp:effectExtent l="0" t="0" r="0" b="0"/>
            <wp:docPr id="110692012" name="Afbeelding 1" descr="Afbeelding met tekst, lijn, diagram, schermopname&#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692012" name="Afbeelding 1" descr="Afbeelding met tekst, lijn, diagram, schermopname&#10;&#10;Automatisch gegenereerde beschrijving"/>
                    <pic:cNvPicPr/>
                  </pic:nvPicPr>
                  <pic:blipFill>
                    <a:blip r:embed="rId22"/>
                    <a:stretch>
                      <a:fillRect/>
                    </a:stretch>
                  </pic:blipFill>
                  <pic:spPr>
                    <a:xfrm>
                      <a:off x="0" y="0"/>
                      <a:ext cx="5943600" cy="1753235"/>
                    </a:xfrm>
                    <a:prstGeom prst="rect">
                      <a:avLst/>
                    </a:prstGeom>
                  </pic:spPr>
                </pic:pic>
              </a:graphicData>
            </a:graphic>
          </wp:inline>
        </w:drawing>
      </w:r>
    </w:p>
    <w:p w14:paraId="0CE448C5" w14:textId="19D6FE66" w:rsidR="00C760D5" w:rsidRPr="00105394" w:rsidRDefault="00E21E20" w:rsidP="00E21E20">
      <w:pPr>
        <w:pStyle w:val="Bijschrift"/>
        <w:jc w:val="center"/>
        <w:rPr>
          <w:b w:val="0"/>
          <w:bCs w:val="0"/>
        </w:rPr>
      </w:pPr>
      <w:bookmarkStart w:id="30" w:name="_Toc187596382"/>
      <w:r>
        <w:t xml:space="preserve">Figure </w:t>
      </w:r>
      <w:r>
        <w:fldChar w:fldCharType="begin"/>
      </w:r>
      <w:r>
        <w:instrText xml:space="preserve"> SEQ Figure \* ARABIC </w:instrText>
      </w:r>
      <w:r>
        <w:fldChar w:fldCharType="separate"/>
      </w:r>
      <w:r w:rsidR="008C49AE">
        <w:rPr>
          <w:noProof/>
        </w:rPr>
        <w:t>10</w:t>
      </w:r>
      <w:r>
        <w:fldChar w:fldCharType="end"/>
      </w:r>
      <w:r>
        <w:t xml:space="preserve"> Example Of Nurse behaviour</w:t>
      </w:r>
      <w:bookmarkEnd w:id="30"/>
    </w:p>
    <w:p w14:paraId="1DB8F5DC" w14:textId="409CAE9F" w:rsidR="00C760D5" w:rsidRPr="00105394" w:rsidRDefault="00C760D5" w:rsidP="00C760D5">
      <w:pPr>
        <w:pStyle w:val="Lijstalinea"/>
        <w:ind w:left="0"/>
        <w:jc w:val="both"/>
      </w:pPr>
      <w:r w:rsidRPr="00105394">
        <w:t>The nurse can do 3 things:</w:t>
      </w:r>
    </w:p>
    <w:p w14:paraId="23F84D1A" w14:textId="4D065541" w:rsidR="00C760D5" w:rsidRPr="00105394" w:rsidRDefault="00C760D5" w:rsidP="00C77FE6">
      <w:pPr>
        <w:pStyle w:val="Lijstalinea"/>
        <w:numPr>
          <w:ilvl w:val="0"/>
          <w:numId w:val="6"/>
        </w:numPr>
        <w:jc w:val="both"/>
      </w:pPr>
      <w:r w:rsidRPr="00105394">
        <w:t>Get a patient from the waiting room and see if a cubicle is available.</w:t>
      </w:r>
    </w:p>
    <w:p w14:paraId="3BEAE52C" w14:textId="0A966222" w:rsidR="00C760D5" w:rsidRPr="00105394" w:rsidRDefault="00C760D5" w:rsidP="00C77FE6">
      <w:pPr>
        <w:pStyle w:val="Lijstalinea"/>
        <w:numPr>
          <w:ilvl w:val="0"/>
          <w:numId w:val="6"/>
        </w:numPr>
        <w:jc w:val="both"/>
      </w:pPr>
      <w:r w:rsidRPr="00105394">
        <w:t>Treat the patient.</w:t>
      </w:r>
    </w:p>
    <w:p w14:paraId="718AAFAA" w14:textId="60051122" w:rsidR="00863F64" w:rsidRPr="00105394" w:rsidRDefault="00C760D5" w:rsidP="00C77FE6">
      <w:pPr>
        <w:pStyle w:val="Lijstalinea"/>
        <w:numPr>
          <w:ilvl w:val="0"/>
          <w:numId w:val="6"/>
        </w:numPr>
        <w:jc w:val="both"/>
      </w:pPr>
      <w:r w:rsidRPr="00105394">
        <w:t>Coffee break.</w:t>
      </w:r>
    </w:p>
    <w:p w14:paraId="2DBC6DBD" w14:textId="77777777" w:rsidR="00640BD5" w:rsidRPr="00105394" w:rsidRDefault="00640BD5" w:rsidP="00140168">
      <w:pPr>
        <w:jc w:val="both"/>
      </w:pPr>
    </w:p>
    <w:p w14:paraId="31783F07" w14:textId="0F6ED38A" w:rsidR="00DD5C98" w:rsidRPr="00105394" w:rsidRDefault="00DD5C98" w:rsidP="00A72E7A">
      <w:pPr>
        <w:pStyle w:val="Kop3"/>
      </w:pPr>
      <w:bookmarkStart w:id="31" w:name="_Toc187609039"/>
      <w:r w:rsidRPr="00105394">
        <w:t>Hardware:</w:t>
      </w:r>
      <w:bookmarkEnd w:id="31"/>
    </w:p>
    <w:p w14:paraId="1CC8F0AE" w14:textId="7E759EAA" w:rsidR="00640BD5" w:rsidRPr="00105394" w:rsidRDefault="00640BD5" w:rsidP="00640BD5">
      <w:r w:rsidRPr="00105394">
        <w:t>Information over the hardware that the build is tested on:</w:t>
      </w:r>
    </w:p>
    <w:p w14:paraId="2EF5A1EF" w14:textId="44234BBE" w:rsidR="00DD5C98" w:rsidRPr="00105394" w:rsidRDefault="00DD5C98" w:rsidP="00C77FE6">
      <w:pPr>
        <w:pStyle w:val="Lijstalinea"/>
        <w:numPr>
          <w:ilvl w:val="0"/>
          <w:numId w:val="1"/>
        </w:numPr>
      </w:pPr>
      <w:r w:rsidRPr="00105394">
        <w:t xml:space="preserve">Processor: AMD </w:t>
      </w:r>
      <w:proofErr w:type="spellStart"/>
      <w:r w:rsidRPr="00105394">
        <w:t>Ryzen</w:t>
      </w:r>
      <w:proofErr w:type="spellEnd"/>
      <w:r w:rsidRPr="00105394">
        <w:t xml:space="preserve"> 7 5800H with Radeon Graphics 3.20 GHz</w:t>
      </w:r>
    </w:p>
    <w:p w14:paraId="0D712366" w14:textId="0DF4FD42" w:rsidR="00DD5C98" w:rsidRPr="00105394" w:rsidRDefault="00DD5C98" w:rsidP="00C77FE6">
      <w:pPr>
        <w:pStyle w:val="Lijstalinea"/>
        <w:numPr>
          <w:ilvl w:val="0"/>
          <w:numId w:val="1"/>
        </w:numPr>
      </w:pPr>
      <w:r w:rsidRPr="00105394">
        <w:t>Ram: 16GB</w:t>
      </w:r>
    </w:p>
    <w:p w14:paraId="699DEF7F" w14:textId="0ADB88D3" w:rsidR="00640BD5" w:rsidRPr="00105394" w:rsidRDefault="00DD5C98" w:rsidP="00C77FE6">
      <w:pPr>
        <w:pStyle w:val="Lijstalinea"/>
        <w:numPr>
          <w:ilvl w:val="0"/>
          <w:numId w:val="1"/>
        </w:numPr>
      </w:pPr>
      <w:r w:rsidRPr="00105394">
        <w:t>Type: system: x64-processor</w:t>
      </w:r>
    </w:p>
    <w:p w14:paraId="2233FD9C" w14:textId="77777777" w:rsidR="00640BD5" w:rsidRPr="00105394" w:rsidRDefault="00640BD5" w:rsidP="00640BD5">
      <w:pPr>
        <w:ind w:left="360"/>
      </w:pPr>
    </w:p>
    <w:p w14:paraId="26445A8D" w14:textId="6D0095F8" w:rsidR="006E1276" w:rsidRPr="00105394" w:rsidRDefault="0094514B" w:rsidP="00C760D5">
      <w:pPr>
        <w:pStyle w:val="Kop3"/>
      </w:pPr>
      <w:bookmarkStart w:id="32" w:name="_Toc187609040"/>
      <w:r w:rsidRPr="00105394">
        <w:t>Data Collection</w:t>
      </w:r>
      <w:r w:rsidR="008D2097" w:rsidRPr="00105394">
        <w:t>:</w:t>
      </w:r>
      <w:bookmarkEnd w:id="32"/>
    </w:p>
    <w:p w14:paraId="098C1A80" w14:textId="69484136" w:rsidR="00147339" w:rsidRPr="00105394" w:rsidRDefault="00E25BEF" w:rsidP="00DB27AE">
      <w:r w:rsidRPr="00105394">
        <w:t>To test the performance of each build I use</w:t>
      </w:r>
      <w:r w:rsidR="00737B32">
        <w:t>d</w:t>
      </w:r>
      <w:r w:rsidRPr="00105394">
        <w:t xml:space="preserve"> the Unity Profiler. </w:t>
      </w:r>
      <w:r w:rsidR="00737B32">
        <w:t>The unity profiler is used</w:t>
      </w:r>
      <w:r w:rsidR="00DD5C98" w:rsidRPr="00105394">
        <w:t xml:space="preserve"> </w:t>
      </w:r>
      <w:r w:rsidR="0094514B" w:rsidRPr="00105394">
        <w:t>with the target set to 60</w:t>
      </w:r>
      <w:r w:rsidR="00737B32">
        <w:t xml:space="preserve"> </w:t>
      </w:r>
      <w:r w:rsidR="0094514B" w:rsidRPr="00105394">
        <w:t>F</w:t>
      </w:r>
      <w:r w:rsidR="00DB27AE" w:rsidRPr="00105394">
        <w:t xml:space="preserve">rames </w:t>
      </w:r>
      <w:r w:rsidR="0094514B" w:rsidRPr="00105394">
        <w:t>P</w:t>
      </w:r>
      <w:r w:rsidR="00DB27AE" w:rsidRPr="00105394">
        <w:t xml:space="preserve">er </w:t>
      </w:r>
      <w:r w:rsidR="0094514B" w:rsidRPr="00105394">
        <w:t>S</w:t>
      </w:r>
      <w:r w:rsidR="00DB27AE" w:rsidRPr="00105394">
        <w:t xml:space="preserve">econd. I </w:t>
      </w:r>
      <w:r w:rsidR="00737B32">
        <w:t>check from when the agents are spawned until they get destroyed</w:t>
      </w:r>
      <w:r w:rsidR="00DB27AE" w:rsidRPr="00105394">
        <w:t xml:space="preserve"> </w:t>
      </w:r>
      <w:r w:rsidR="00737B32">
        <w:t>a</w:t>
      </w:r>
      <w:r w:rsidR="00DB27AE" w:rsidRPr="00105394">
        <w:t>nd explain the</w:t>
      </w:r>
      <w:r w:rsidR="00737B32">
        <w:t>ir</w:t>
      </w:r>
      <w:r w:rsidR="00DB27AE" w:rsidRPr="00105394">
        <w:t xml:space="preserve"> graphs. Because the unity profiler runs in development mode I </w:t>
      </w:r>
      <w:r w:rsidR="000538B7">
        <w:t>did</w:t>
      </w:r>
      <w:r w:rsidR="00DB27AE" w:rsidRPr="00105394">
        <w:t xml:space="preserve"> the test</w:t>
      </w:r>
      <w:r w:rsidR="000538B7">
        <w:t>s</w:t>
      </w:r>
      <w:r w:rsidR="00DB27AE" w:rsidRPr="00105394">
        <w:t xml:space="preserve"> with less agents.</w:t>
      </w:r>
      <w:r w:rsidR="003D3266" w:rsidRPr="00105394">
        <w:br w:type="page"/>
      </w:r>
    </w:p>
    <w:p w14:paraId="250A5858" w14:textId="18EBE0C4" w:rsidR="00147339" w:rsidRPr="00015EA5" w:rsidRDefault="00147339" w:rsidP="00147339">
      <w:pPr>
        <w:pStyle w:val="Kop3"/>
      </w:pPr>
      <w:bookmarkStart w:id="33" w:name="_Toc187609041"/>
      <w:r w:rsidRPr="00015EA5">
        <w:lastRenderedPageBreak/>
        <w:t>Checking agent behavior:</w:t>
      </w:r>
      <w:bookmarkEnd w:id="33"/>
    </w:p>
    <w:p w14:paraId="39DE3C66" w14:textId="58D2A5EA" w:rsidR="0078587E" w:rsidRPr="00015EA5" w:rsidRDefault="0078587E" w:rsidP="00147339">
      <w:r w:rsidRPr="00015EA5">
        <w:t>Important data for the level set up:</w:t>
      </w:r>
    </w:p>
    <w:p w14:paraId="74AE23B1" w14:textId="67D0A8CF" w:rsidR="0078587E" w:rsidRPr="00015EA5" w:rsidRDefault="0078587E" w:rsidP="00C77FE6">
      <w:pPr>
        <w:pStyle w:val="Lijstalinea"/>
        <w:numPr>
          <w:ilvl w:val="0"/>
          <w:numId w:val="7"/>
        </w:numPr>
      </w:pPr>
      <w:r w:rsidRPr="00015EA5">
        <w:t>The are only 9 cubicles that can be used to treat patients.</w:t>
      </w:r>
    </w:p>
    <w:p w14:paraId="469F1F2B" w14:textId="19A99A8A" w:rsidR="0078587E" w:rsidRPr="00015EA5" w:rsidRDefault="0078587E" w:rsidP="00C77FE6">
      <w:pPr>
        <w:pStyle w:val="Lijstalinea"/>
        <w:numPr>
          <w:ilvl w:val="0"/>
          <w:numId w:val="7"/>
        </w:numPr>
      </w:pPr>
      <w:r w:rsidRPr="00015EA5">
        <w:t>There are 9 nurses in the level.</w:t>
      </w:r>
    </w:p>
    <w:p w14:paraId="19901491" w14:textId="1BFDC846" w:rsidR="0078587E" w:rsidRPr="00015EA5" w:rsidRDefault="0078587E" w:rsidP="00C77FE6">
      <w:pPr>
        <w:pStyle w:val="Lijstalinea"/>
        <w:numPr>
          <w:ilvl w:val="0"/>
          <w:numId w:val="7"/>
        </w:numPr>
      </w:pPr>
      <w:r w:rsidRPr="00015EA5">
        <w:t>There is a patient spawner that spawns a 1000 agents every second until the total number of a 100 000 agents have been spawned.</w:t>
      </w:r>
    </w:p>
    <w:p w14:paraId="7671B93E" w14:textId="50321A2A" w:rsidR="0078587E" w:rsidRPr="00015EA5" w:rsidRDefault="0078587E" w:rsidP="00C77FE6">
      <w:pPr>
        <w:pStyle w:val="Lijstalinea"/>
        <w:numPr>
          <w:ilvl w:val="0"/>
          <w:numId w:val="7"/>
        </w:numPr>
      </w:pPr>
      <w:r w:rsidRPr="00015EA5">
        <w:t xml:space="preserve">Once an agent can switches from one action to another it takes </w:t>
      </w:r>
      <w:r w:rsidR="00D44D5F" w:rsidRPr="00015EA5">
        <w:t>0.01 seconds if there isn’t another condition that has to be met.</w:t>
      </w:r>
    </w:p>
    <w:p w14:paraId="2444BDA9" w14:textId="048B1D65" w:rsidR="00D44D5F" w:rsidRPr="00015EA5" w:rsidRDefault="00D44D5F" w:rsidP="00C77FE6">
      <w:pPr>
        <w:pStyle w:val="Lijstalinea"/>
        <w:numPr>
          <w:ilvl w:val="0"/>
          <w:numId w:val="7"/>
        </w:numPr>
      </w:pPr>
      <w:r w:rsidRPr="00015EA5">
        <w:t>After 0.25 seconds in the waiting room the patient can leave angry for both Finite State Machines and Goal Oriented Action Planning.</w:t>
      </w:r>
    </w:p>
    <w:p w14:paraId="2DB1AE50" w14:textId="3A42B353" w:rsidR="00D44D5F" w:rsidRPr="00015EA5" w:rsidRDefault="00D44D5F" w:rsidP="00C77FE6">
      <w:pPr>
        <w:pStyle w:val="Lijstalinea"/>
        <w:numPr>
          <w:ilvl w:val="0"/>
          <w:numId w:val="7"/>
        </w:numPr>
      </w:pPr>
      <w:r w:rsidRPr="00015EA5">
        <w:t>After 0.25 seconds the nurse can take a coffee break for both Finite State Machines and Goal Oriented Action Planning.</w:t>
      </w:r>
    </w:p>
    <w:p w14:paraId="65652E12" w14:textId="77777777" w:rsidR="0078587E" w:rsidRPr="00015EA5" w:rsidRDefault="0078587E" w:rsidP="00147339"/>
    <w:p w14:paraId="0FE1C320" w14:textId="1DBFE29C" w:rsidR="00147339" w:rsidRPr="00015EA5" w:rsidRDefault="00147339" w:rsidP="00147339">
      <w:r w:rsidRPr="00015EA5">
        <w:t>This is a list of data that I will look at to see if the agents behave differently:</w:t>
      </w:r>
    </w:p>
    <w:p w14:paraId="3C2CFE0C" w14:textId="1448395E" w:rsidR="00147339" w:rsidRPr="00015EA5" w:rsidRDefault="00147339" w:rsidP="00C77FE6">
      <w:pPr>
        <w:pStyle w:val="Lijstalinea"/>
        <w:numPr>
          <w:ilvl w:val="0"/>
          <w:numId w:val="2"/>
        </w:numPr>
      </w:pPr>
      <w:r w:rsidRPr="00015EA5">
        <w:t>The amount of patients that get treated.</w:t>
      </w:r>
    </w:p>
    <w:p w14:paraId="271D6CB6" w14:textId="4E18ED96" w:rsidR="00147339" w:rsidRPr="00015EA5" w:rsidRDefault="00147339" w:rsidP="00C77FE6">
      <w:pPr>
        <w:pStyle w:val="Lijstalinea"/>
        <w:numPr>
          <w:ilvl w:val="0"/>
          <w:numId w:val="2"/>
        </w:numPr>
      </w:pPr>
      <w:r w:rsidRPr="00015EA5">
        <w:t>The amount of patients that left because they had to wait too long.</w:t>
      </w:r>
    </w:p>
    <w:p w14:paraId="119C619F" w14:textId="456FC046" w:rsidR="00147339" w:rsidRPr="00015EA5" w:rsidRDefault="00147339" w:rsidP="00C77FE6">
      <w:pPr>
        <w:pStyle w:val="Lijstalinea"/>
        <w:numPr>
          <w:ilvl w:val="0"/>
          <w:numId w:val="2"/>
        </w:numPr>
      </w:pPr>
      <w:r w:rsidRPr="00015EA5">
        <w:t>The amount of coffee br</w:t>
      </w:r>
      <w:r w:rsidR="00CC1023" w:rsidRPr="00015EA5">
        <w:t>eaks</w:t>
      </w:r>
      <w:r w:rsidRPr="00015EA5">
        <w:t xml:space="preserve"> taken by the nurses</w:t>
      </w:r>
    </w:p>
    <w:p w14:paraId="4A75A57A" w14:textId="56FD3897" w:rsidR="00CC1023" w:rsidRPr="00015EA5" w:rsidRDefault="00CC1023" w:rsidP="000D4433">
      <w:r w:rsidRPr="00015EA5">
        <w:t>All the data is kept in states where I just add to the state each time something happens.</w:t>
      </w:r>
    </w:p>
    <w:p w14:paraId="6153CD17" w14:textId="79172A5D" w:rsidR="00C60BAC" w:rsidRPr="00015EA5" w:rsidRDefault="000D4433" w:rsidP="00147339">
      <w:r w:rsidRPr="00015EA5">
        <w:t xml:space="preserve">After a 100 000 patients have gone home or left angry all the data </w:t>
      </w:r>
      <w:r w:rsidR="007E7235">
        <w:t xml:space="preserve">get written </w:t>
      </w:r>
      <w:r w:rsidRPr="00015EA5">
        <w:t xml:space="preserve">to a txt file and </w:t>
      </w:r>
      <w:r w:rsidR="007E7235">
        <w:t>then the application quits</w:t>
      </w:r>
      <w:r w:rsidRPr="00015EA5">
        <w:t>. I do this five times for Finite State machines and five time for Goal Oriented Action Planning then I take the averages and compare them.</w:t>
      </w:r>
      <w:r w:rsidR="00A80996" w:rsidRPr="00015EA5">
        <w:br w:type="page"/>
      </w:r>
    </w:p>
    <w:p w14:paraId="33CC4946" w14:textId="420D35AC" w:rsidR="000E4E7B" w:rsidRDefault="007B3EC7" w:rsidP="0089047F">
      <w:pPr>
        <w:pStyle w:val="Kop2"/>
      </w:pPr>
      <w:bookmarkStart w:id="34" w:name="_Toc187609042"/>
      <w:r w:rsidRPr="00015EA5">
        <w:lastRenderedPageBreak/>
        <w:t>Experiment</w:t>
      </w:r>
      <w:r w:rsidR="00292C58" w:rsidRPr="00015EA5">
        <w:t>s</w:t>
      </w:r>
      <w:r w:rsidRPr="00015EA5">
        <w:t>:</w:t>
      </w:r>
      <w:bookmarkEnd w:id="34"/>
      <w:r w:rsidRPr="00015EA5">
        <w:t xml:space="preserve"> </w:t>
      </w:r>
    </w:p>
    <w:p w14:paraId="5D8BC5DD" w14:textId="77777777" w:rsidR="0089047F" w:rsidRPr="0089047F" w:rsidRDefault="0089047F" w:rsidP="0089047F"/>
    <w:p w14:paraId="55FF0330" w14:textId="7EFBA43B" w:rsidR="00102926" w:rsidRPr="00015EA5" w:rsidRDefault="00882DF5" w:rsidP="000E4E7B">
      <w:pPr>
        <w:pStyle w:val="Kop2"/>
        <w:rPr>
          <w:b/>
          <w:bCs/>
        </w:rPr>
      </w:pPr>
      <w:bookmarkStart w:id="35" w:name="_Toc187609043"/>
      <w:r w:rsidRPr="00015EA5">
        <w:t>Test</w:t>
      </w:r>
      <w:r w:rsidR="00102926" w:rsidRPr="00015EA5">
        <w:t>ing the level for performance</w:t>
      </w:r>
      <w:r w:rsidRPr="00015EA5">
        <w:t>:</w:t>
      </w:r>
      <w:bookmarkEnd w:id="35"/>
    </w:p>
    <w:p w14:paraId="6832F598" w14:textId="106E4C23" w:rsidR="0015398A" w:rsidRPr="00015EA5" w:rsidRDefault="00144072" w:rsidP="007B3EC7">
      <w:r>
        <w:t>I compared</w:t>
      </w:r>
      <w:r w:rsidR="00873FB4" w:rsidRPr="00015EA5">
        <w:t xml:space="preserve"> the Finite State Machine with the Goal Oriented Action Planning build</w:t>
      </w:r>
      <w:r w:rsidR="003E58F4" w:rsidRPr="00015EA5">
        <w:t xml:space="preserve">. Both builds spawn a </w:t>
      </w:r>
      <w:r w:rsidR="00A273C7" w:rsidRPr="00015EA5">
        <w:t>2500</w:t>
      </w:r>
      <w:r w:rsidR="003E58F4" w:rsidRPr="00015EA5">
        <w:t xml:space="preserve"> patients</w:t>
      </w:r>
      <w:r>
        <w:t xml:space="preserve"> </w:t>
      </w:r>
      <w:r w:rsidR="0089047F">
        <w:t>in total. Each second from play 250 patients gets spawned until we hit the total</w:t>
      </w:r>
      <w:r>
        <w:t>. A</w:t>
      </w:r>
      <w:r w:rsidR="003E58F4" w:rsidRPr="00015EA5">
        <w:t xml:space="preserve">fter the last patient has been treated or left angry the application stops. </w:t>
      </w:r>
      <w:r w:rsidR="0015398A" w:rsidRPr="00015EA5">
        <w:t xml:space="preserve">I </w:t>
      </w:r>
      <w:r w:rsidR="00F90910">
        <w:t xml:space="preserve">used </w:t>
      </w:r>
      <w:r w:rsidR="0015398A" w:rsidRPr="00015EA5">
        <w:t>the Unity Profiler on each build to get the performance data from it.</w:t>
      </w:r>
    </w:p>
    <w:p w14:paraId="456E382D" w14:textId="77777777" w:rsidR="003E58F4" w:rsidRPr="00015EA5" w:rsidRDefault="003E58F4" w:rsidP="007B3EC7"/>
    <w:p w14:paraId="2AD76949" w14:textId="65ECC0D3" w:rsidR="00CA62BC" w:rsidRPr="00015EA5" w:rsidRDefault="000E4E7B" w:rsidP="00A72E7A">
      <w:pPr>
        <w:pStyle w:val="Kop3"/>
      </w:pPr>
      <w:r w:rsidRPr="00015EA5">
        <w:t xml:space="preserve"> </w:t>
      </w:r>
      <w:bookmarkStart w:id="36" w:name="_Toc187609044"/>
      <w:r w:rsidR="00102926" w:rsidRPr="00015EA5">
        <w:t>Data Collection:</w:t>
      </w:r>
      <w:bookmarkEnd w:id="36"/>
    </w:p>
    <w:p w14:paraId="368D63F8" w14:textId="5B98B50A" w:rsidR="003E58F4" w:rsidRPr="00015EA5" w:rsidRDefault="00A273C7" w:rsidP="007B3EC7">
      <w:r w:rsidRPr="00015EA5">
        <w:t xml:space="preserve">The application keeps running until all 2500 </w:t>
      </w:r>
      <w:r w:rsidR="0089047F">
        <w:t>patients</w:t>
      </w:r>
      <w:r w:rsidRPr="00015EA5">
        <w:t xml:space="preserve"> have been treated or left angry. </w:t>
      </w:r>
      <w:r w:rsidR="0089047F">
        <w:t>I ran each application and captured the moment 250 patients get spawned and check the profiling data until the 250 agents get destroyed</w:t>
      </w:r>
      <w:r w:rsidRPr="00015EA5">
        <w:t>.</w:t>
      </w:r>
    </w:p>
    <w:p w14:paraId="24F5F55A" w14:textId="77777777" w:rsidR="00A273C7" w:rsidRPr="00015EA5" w:rsidRDefault="00A273C7" w:rsidP="007B3EC7"/>
    <w:p w14:paraId="2276C6FD" w14:textId="12D5736C" w:rsidR="003E58F4" w:rsidRPr="00015EA5" w:rsidRDefault="003E58F4" w:rsidP="003E58F4">
      <w:pPr>
        <w:pStyle w:val="Kop3"/>
      </w:pPr>
      <w:bookmarkStart w:id="37" w:name="_Toc187609045"/>
      <w:r w:rsidRPr="00015EA5">
        <w:t>Prediction:</w:t>
      </w:r>
      <w:bookmarkEnd w:id="37"/>
    </w:p>
    <w:p w14:paraId="41BC8AA3" w14:textId="58BA9DB3" w:rsidR="003E58F4" w:rsidRPr="00015EA5" w:rsidRDefault="003E58F4" w:rsidP="003E58F4">
      <w:r w:rsidRPr="00015EA5">
        <w:t>My prediction is that the Finite State machine will better for the performance of the overall simulation.</w:t>
      </w:r>
      <w:r w:rsidR="00123A97" w:rsidRPr="00015EA5">
        <w:t xml:space="preserve"> So </w:t>
      </w:r>
      <w:r w:rsidR="00123A97" w:rsidRPr="00015EA5">
        <w:rPr>
          <w:b/>
          <w:bCs/>
        </w:rPr>
        <w:t xml:space="preserve">H0 </w:t>
      </w:r>
      <w:r w:rsidR="00123A97" w:rsidRPr="00015EA5">
        <w:t xml:space="preserve"> </w:t>
      </w:r>
      <w:r w:rsidR="00123A97" w:rsidRPr="00015EA5">
        <w:rPr>
          <w:i/>
          <w:iCs/>
        </w:rPr>
        <w:t>“After comparing the data graphs from both Finite State Machines and Goal Oriented Action Planning, there is no real difference in performance. Both take the same amount of time per frame or there is less than a 5% difference in average script execution time. “</w:t>
      </w:r>
      <w:r w:rsidR="00123A97" w:rsidRPr="00015EA5">
        <w:t xml:space="preserve"> should be true</w:t>
      </w:r>
      <w:r w:rsidR="00D82785" w:rsidRPr="00015EA5">
        <w:t>.</w:t>
      </w:r>
    </w:p>
    <w:p w14:paraId="4163AEDD" w14:textId="19E36D71" w:rsidR="00A273C7" w:rsidRPr="00015EA5" w:rsidRDefault="00A273C7" w:rsidP="00A273C7">
      <w:r w:rsidRPr="00015EA5">
        <w:t xml:space="preserve">This then makes </w:t>
      </w:r>
      <w:r w:rsidRPr="00015EA5">
        <w:rPr>
          <w:b/>
          <w:bCs/>
        </w:rPr>
        <w:t>H1</w:t>
      </w:r>
      <w:r w:rsidRPr="00015EA5">
        <w:t>:</w:t>
      </w:r>
      <w:r w:rsidRPr="00015EA5">
        <w:rPr>
          <w:i/>
          <w:iCs/>
        </w:rPr>
        <w:t xml:space="preserve"> “The data graph of the Goal Oriented Action Planning (GOAP) shows a longer average script execution time per frame of more than 5% compared to the average execution time per frame of State Machines.” </w:t>
      </w:r>
      <w:r w:rsidRPr="00015EA5">
        <w:t>False</w:t>
      </w:r>
      <w:r w:rsidRPr="00015EA5">
        <w:rPr>
          <w:i/>
          <w:iCs/>
        </w:rPr>
        <w:t>.</w:t>
      </w:r>
    </w:p>
    <w:p w14:paraId="257A5933" w14:textId="61BCBE16" w:rsidR="00A273C7" w:rsidRPr="00015EA5" w:rsidRDefault="00194836" w:rsidP="00591EC9">
      <w:r>
        <w:br w:type="page"/>
      </w:r>
    </w:p>
    <w:p w14:paraId="293F06EE" w14:textId="20F95411" w:rsidR="00530A49" w:rsidRDefault="00B37D11" w:rsidP="00530A49">
      <w:pPr>
        <w:pStyle w:val="Kop3"/>
      </w:pPr>
      <w:bookmarkStart w:id="38" w:name="_Toc187609046"/>
      <w:r w:rsidRPr="00015EA5">
        <w:lastRenderedPageBreak/>
        <w:t>Conclusion</w:t>
      </w:r>
      <w:r w:rsidR="00591EC9" w:rsidRPr="00015EA5">
        <w:t>:</w:t>
      </w:r>
      <w:bookmarkEnd w:id="38"/>
    </w:p>
    <w:p w14:paraId="533F41AD" w14:textId="71F9A99B" w:rsidR="00A72E7A" w:rsidRPr="00015EA5" w:rsidRDefault="00856072" w:rsidP="00591EC9">
      <w:r w:rsidRPr="00015EA5">
        <w:t>Finite State Machine</w:t>
      </w:r>
      <w:r w:rsidR="00283B94" w:rsidRPr="00015EA5">
        <w:t>:</w:t>
      </w:r>
    </w:p>
    <w:p w14:paraId="09A43162" w14:textId="77777777" w:rsidR="00D033E7" w:rsidRDefault="00530A49" w:rsidP="00D033E7">
      <w:pPr>
        <w:keepNext/>
      </w:pPr>
      <w:r w:rsidRPr="00530A49">
        <w:rPr>
          <w:noProof/>
        </w:rPr>
        <w:drawing>
          <wp:inline distT="0" distB="0" distL="0" distR="0" wp14:anchorId="19B9268B" wp14:editId="1883E48E">
            <wp:extent cx="5943600" cy="3989070"/>
            <wp:effectExtent l="0" t="0" r="0" b="0"/>
            <wp:docPr id="26" name="Afbeelding 25" descr="Afbeelding met schermopname&#10;&#10;Automatisch gegenereerde beschrijving">
              <a:extLst xmlns:a="http://schemas.openxmlformats.org/drawingml/2006/main">
                <a:ext uri="{FF2B5EF4-FFF2-40B4-BE49-F238E27FC236}">
                  <a16:creationId xmlns:a16="http://schemas.microsoft.com/office/drawing/2014/main" id="{A7F84F18-CC04-5490-0DD0-52C8C3898A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fbeelding 25" descr="Afbeelding met schermopname&#10;&#10;Automatisch gegenereerde beschrijving">
                      <a:extLst>
                        <a:ext uri="{FF2B5EF4-FFF2-40B4-BE49-F238E27FC236}">
                          <a16:creationId xmlns:a16="http://schemas.microsoft.com/office/drawing/2014/main" id="{A7F84F18-CC04-5490-0DD0-52C8C3898AE3}"/>
                        </a:ext>
                      </a:extLst>
                    </pic:cNvPr>
                    <pic:cNvPicPr>
                      <a:picLocks noChangeAspect="1"/>
                    </pic:cNvPicPr>
                  </pic:nvPicPr>
                  <pic:blipFill>
                    <a:blip r:embed="rId23"/>
                    <a:stretch>
                      <a:fillRect/>
                    </a:stretch>
                  </pic:blipFill>
                  <pic:spPr>
                    <a:xfrm>
                      <a:off x="0" y="0"/>
                      <a:ext cx="5943600" cy="3989070"/>
                    </a:xfrm>
                    <a:prstGeom prst="rect">
                      <a:avLst/>
                    </a:prstGeom>
                  </pic:spPr>
                </pic:pic>
              </a:graphicData>
            </a:graphic>
          </wp:inline>
        </w:drawing>
      </w:r>
    </w:p>
    <w:p w14:paraId="1C02D0C7" w14:textId="3AD8D1E9" w:rsidR="005D07C2" w:rsidRDefault="00D033E7" w:rsidP="00D033E7">
      <w:pPr>
        <w:pStyle w:val="Bijschrift"/>
        <w:jc w:val="center"/>
      </w:pPr>
      <w:bookmarkStart w:id="39" w:name="_Toc187596383"/>
      <w:r>
        <w:t xml:space="preserve">Figure </w:t>
      </w:r>
      <w:r>
        <w:fldChar w:fldCharType="begin"/>
      </w:r>
      <w:r>
        <w:instrText xml:space="preserve"> SEQ Figure \* ARABIC </w:instrText>
      </w:r>
      <w:r>
        <w:fldChar w:fldCharType="separate"/>
      </w:r>
      <w:r w:rsidR="008C49AE">
        <w:rPr>
          <w:noProof/>
        </w:rPr>
        <w:t>11</w:t>
      </w:r>
      <w:r>
        <w:fldChar w:fldCharType="end"/>
      </w:r>
      <w:r>
        <w:t xml:space="preserve"> Finite State Machine performance check results</w:t>
      </w:r>
      <w:bookmarkEnd w:id="39"/>
    </w:p>
    <w:p w14:paraId="57EFF6E5" w14:textId="77777777" w:rsidR="00530A49" w:rsidRDefault="00530A49" w:rsidP="00591EC9"/>
    <w:p w14:paraId="6475D92F" w14:textId="097B1888" w:rsidR="00530A49" w:rsidRDefault="008B574F" w:rsidP="00530A49">
      <w:r>
        <w:t>The first peak is of the 250  patients spawning. After that they go into their first state and start switching to their next states until the patients are destroyed this graph shows a really good performance for the Finite State Machine build.</w:t>
      </w:r>
      <w:r w:rsidR="002B3752">
        <w:t xml:space="preserve"> The average from the second peak and the next 33 frames is 0.34s of time spent on scripts per frame.</w:t>
      </w:r>
      <w:r w:rsidR="00530A49">
        <w:br w:type="page"/>
      </w:r>
    </w:p>
    <w:p w14:paraId="68053BC7" w14:textId="6F5779A4" w:rsidR="00530A49" w:rsidRPr="00015EA5" w:rsidRDefault="00530A49" w:rsidP="00530A49">
      <w:r w:rsidRPr="00015EA5">
        <w:lastRenderedPageBreak/>
        <w:t>Goal Oriented Action Planning:</w:t>
      </w:r>
    </w:p>
    <w:p w14:paraId="20C4B56E" w14:textId="77777777" w:rsidR="00D033E7" w:rsidRDefault="00530A49" w:rsidP="00D033E7">
      <w:pPr>
        <w:keepNext/>
      </w:pPr>
      <w:r w:rsidRPr="00530A49">
        <w:rPr>
          <w:noProof/>
        </w:rPr>
        <w:drawing>
          <wp:inline distT="0" distB="0" distL="0" distR="0" wp14:anchorId="7937E2B3" wp14:editId="2E9274F6">
            <wp:extent cx="1676400" cy="2985169"/>
            <wp:effectExtent l="0" t="0" r="0" b="5715"/>
            <wp:docPr id="21" name="Afbeelding 20" descr="Afbeelding met tekst, schermopname, Lettertype, ontwerp&#10;&#10;Automatisch gegenereerde beschrijving">
              <a:extLst xmlns:a="http://schemas.openxmlformats.org/drawingml/2006/main">
                <a:ext uri="{FF2B5EF4-FFF2-40B4-BE49-F238E27FC236}">
                  <a16:creationId xmlns:a16="http://schemas.microsoft.com/office/drawing/2014/main" id="{4C9101AA-F56D-FD3A-3DAF-6C969497C5F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fbeelding 20" descr="Afbeelding met tekst, schermopname, Lettertype, ontwerp&#10;&#10;Automatisch gegenereerde beschrijving">
                      <a:extLst>
                        <a:ext uri="{FF2B5EF4-FFF2-40B4-BE49-F238E27FC236}">
                          <a16:creationId xmlns:a16="http://schemas.microsoft.com/office/drawing/2014/main" id="{4C9101AA-F56D-FD3A-3DAF-6C969497C5FC}"/>
                        </a:ext>
                      </a:extLst>
                    </pic:cNvPr>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1676400" cy="2985169"/>
                    </a:xfrm>
                    <a:prstGeom prst="rect">
                      <a:avLst/>
                    </a:prstGeom>
                  </pic:spPr>
                </pic:pic>
              </a:graphicData>
            </a:graphic>
          </wp:inline>
        </w:drawing>
      </w:r>
    </w:p>
    <w:p w14:paraId="1A56CD46" w14:textId="17441284" w:rsidR="00530A49" w:rsidRDefault="00D033E7" w:rsidP="00D033E7">
      <w:pPr>
        <w:pStyle w:val="Bijschrift"/>
      </w:pPr>
      <w:bookmarkStart w:id="40" w:name="_Toc187596384"/>
      <w:r>
        <w:t xml:space="preserve">Figure </w:t>
      </w:r>
      <w:r>
        <w:fldChar w:fldCharType="begin"/>
      </w:r>
      <w:r>
        <w:instrText xml:space="preserve"> SEQ Figure \* ARABIC </w:instrText>
      </w:r>
      <w:r>
        <w:fldChar w:fldCharType="separate"/>
      </w:r>
      <w:r w:rsidR="008C49AE">
        <w:rPr>
          <w:noProof/>
        </w:rPr>
        <w:t>12</w:t>
      </w:r>
      <w:r>
        <w:fldChar w:fldCharType="end"/>
      </w:r>
      <w:r>
        <w:t xml:space="preserve"> GOAP performance check results</w:t>
      </w:r>
      <w:bookmarkEnd w:id="40"/>
    </w:p>
    <w:p w14:paraId="1056C721" w14:textId="6BCED312" w:rsidR="002B3752" w:rsidRDefault="00530A49" w:rsidP="00591EC9">
      <w:r>
        <w:t xml:space="preserve">The first peak of the Goal Oriented Action Planning graph is just the 250 patients spawning. After the dip Its just The Goal Oriented Action Planning agents just creating plans to satisfy their goals. Until the dip at the end which is caused because all the remaining patients that are waiting get angry and are destroyed. </w:t>
      </w:r>
      <w:r w:rsidR="00862E40">
        <w:t xml:space="preserve">Since it’s easy to track the G agent update with the profiler I can just look at their times spent on running scripts per frame. </w:t>
      </w:r>
      <w:r w:rsidR="002B3752">
        <w:t>The average from the second peak and the next 33 frames is 6.05ms spent on scripts per frame.</w:t>
      </w:r>
    </w:p>
    <w:p w14:paraId="3D89BC2F" w14:textId="36B1E2B4" w:rsidR="00530A49" w:rsidRPr="00015EA5" w:rsidRDefault="002B3752" w:rsidP="00591EC9">
      <w:r>
        <w:t xml:space="preserve">So the Finite State Machines average is almost 18 times faster at running their scripts per frame compared to the Goal Oriented Action Planning average.  </w:t>
      </w:r>
    </w:p>
    <w:p w14:paraId="0C4249AC" w14:textId="3D57D258" w:rsidR="003E58F4" w:rsidRPr="00015EA5" w:rsidRDefault="002E4521" w:rsidP="00A273C7">
      <w:pPr>
        <w:rPr>
          <w:i/>
          <w:iCs/>
        </w:rPr>
      </w:pPr>
      <w:r w:rsidRPr="00015EA5">
        <w:t xml:space="preserve">This than means that </w:t>
      </w:r>
      <w:r w:rsidRPr="00015EA5">
        <w:rPr>
          <w:b/>
          <w:bCs/>
        </w:rPr>
        <w:t xml:space="preserve">H0 </w:t>
      </w:r>
      <w:r w:rsidRPr="00015EA5">
        <w:t xml:space="preserve"> </w:t>
      </w:r>
      <w:r w:rsidRPr="00015EA5">
        <w:rPr>
          <w:i/>
          <w:iCs/>
        </w:rPr>
        <w:t xml:space="preserve">“After comparing the data graphs from both Finite State Machines and Goal Oriented Action Planning, there is no real difference in performance. Both take the same amount of time per frame or there is less than a 5% difference in average script execution time. “ </w:t>
      </w:r>
      <w:r w:rsidRPr="00015EA5">
        <w:t xml:space="preserve">is </w:t>
      </w:r>
      <w:r w:rsidR="002B3752">
        <w:t>false</w:t>
      </w:r>
      <w:r w:rsidRPr="00015EA5">
        <w:rPr>
          <w:i/>
          <w:iCs/>
        </w:rPr>
        <w:t xml:space="preserve">. </w:t>
      </w:r>
    </w:p>
    <w:p w14:paraId="4D6F2120" w14:textId="3E02CAC4" w:rsidR="0037573A" w:rsidRPr="00015EA5" w:rsidRDefault="002E4521" w:rsidP="002E4521">
      <w:pPr>
        <w:rPr>
          <w:i/>
          <w:iCs/>
        </w:rPr>
      </w:pPr>
      <w:r w:rsidRPr="00015EA5">
        <w:t xml:space="preserve">This then makes </w:t>
      </w:r>
      <w:r w:rsidRPr="00015EA5">
        <w:rPr>
          <w:b/>
          <w:bCs/>
        </w:rPr>
        <w:t>H1</w:t>
      </w:r>
      <w:r w:rsidRPr="00015EA5">
        <w:t>:</w:t>
      </w:r>
      <w:r w:rsidRPr="00015EA5">
        <w:rPr>
          <w:i/>
          <w:iCs/>
        </w:rPr>
        <w:t xml:space="preserve"> “The data graph of the Goal Oriented Action Planning (GOAP) shows a longer average script execution time per frame of more than 5% compared to the average execution time per frame of State Machines.” </w:t>
      </w:r>
      <w:r w:rsidR="002B3752">
        <w:t>is true</w:t>
      </w:r>
      <w:r w:rsidRPr="00015EA5">
        <w:rPr>
          <w:i/>
          <w:iCs/>
        </w:rPr>
        <w:t>.</w:t>
      </w:r>
    </w:p>
    <w:p w14:paraId="23BC7777" w14:textId="4121DC96" w:rsidR="0037573A" w:rsidRPr="00015EA5" w:rsidRDefault="0037573A" w:rsidP="002E4521">
      <w:pPr>
        <w:rPr>
          <w:i/>
          <w:iCs/>
        </w:rPr>
      </w:pPr>
      <w:r w:rsidRPr="00015EA5">
        <w:rPr>
          <w:i/>
          <w:iCs/>
        </w:rPr>
        <w:br w:type="page"/>
      </w:r>
    </w:p>
    <w:p w14:paraId="1B36B924" w14:textId="5147C3A8" w:rsidR="00193095" w:rsidRPr="00015EA5" w:rsidRDefault="00193095" w:rsidP="000E4E7B">
      <w:pPr>
        <w:pStyle w:val="Kop2"/>
      </w:pPr>
      <w:bookmarkStart w:id="41" w:name="_Toc187609047"/>
      <w:r w:rsidRPr="00015EA5">
        <w:lastRenderedPageBreak/>
        <w:t xml:space="preserve">Testing Agent </w:t>
      </w:r>
      <w:r w:rsidR="0059483C" w:rsidRPr="00015EA5">
        <w:t>behaviour</w:t>
      </w:r>
      <w:r w:rsidR="00325A81" w:rsidRPr="00015EA5">
        <w:t>:</w:t>
      </w:r>
      <w:bookmarkEnd w:id="41"/>
    </w:p>
    <w:p w14:paraId="654155E8" w14:textId="3F38695C" w:rsidR="00A72E7A" w:rsidRPr="00015EA5" w:rsidRDefault="00325A81" w:rsidP="00325A81">
      <w:r w:rsidRPr="00015EA5">
        <w:t xml:space="preserve">I </w:t>
      </w:r>
      <w:r w:rsidR="00B32FF6">
        <w:t xml:space="preserve">created </w:t>
      </w:r>
      <w:r w:rsidRPr="00015EA5">
        <w:t xml:space="preserve">a build </w:t>
      </w:r>
      <w:r w:rsidR="00406BB7" w:rsidRPr="00015EA5">
        <w:t>for both</w:t>
      </w:r>
      <w:r w:rsidR="002A43EB" w:rsidRPr="00015EA5">
        <w:t xml:space="preserve"> Finite</w:t>
      </w:r>
      <w:r w:rsidR="00406BB7" w:rsidRPr="00015EA5">
        <w:t xml:space="preserve"> State Machines and Goal Oriented Action Planning</w:t>
      </w:r>
      <w:r w:rsidR="002A43EB" w:rsidRPr="00015EA5">
        <w:t>. I run each application five times. The</w:t>
      </w:r>
      <w:r w:rsidR="009944A1" w:rsidRPr="00015EA5">
        <w:t xml:space="preserve"> applications close</w:t>
      </w:r>
      <w:r w:rsidR="002A43EB" w:rsidRPr="00015EA5">
        <w:t xml:space="preserve"> after a 100 000 agents </w:t>
      </w:r>
      <w:r w:rsidR="009944A1" w:rsidRPr="00015EA5">
        <w:t>have gone through the hospital and write a txt file with data. Then I take the averages of both their five runs and conclude which one is better at what.</w:t>
      </w:r>
    </w:p>
    <w:p w14:paraId="52A6DE09" w14:textId="77777777" w:rsidR="00325A81" w:rsidRPr="00015EA5" w:rsidRDefault="00325A81" w:rsidP="00A72E7A">
      <w:pPr>
        <w:pStyle w:val="Kop3"/>
      </w:pPr>
      <w:bookmarkStart w:id="42" w:name="_Toc187609048"/>
      <w:r w:rsidRPr="00015EA5">
        <w:t>Data Collection:</w:t>
      </w:r>
      <w:bookmarkEnd w:id="42"/>
    </w:p>
    <w:p w14:paraId="477E6599" w14:textId="12E22B04" w:rsidR="00F803AE" w:rsidRPr="00015EA5" w:rsidRDefault="00F803AE" w:rsidP="00325A81">
      <w:r w:rsidRPr="00015EA5">
        <w:t xml:space="preserve">This is how I collected my data for patients treated, patients that left angry and the amount of coffee breaks a nurse took. </w:t>
      </w:r>
    </w:p>
    <w:p w14:paraId="4AC81952" w14:textId="3DFB69CB" w:rsidR="00F803AE" w:rsidRPr="00015EA5" w:rsidRDefault="00F803AE" w:rsidP="00325A81">
      <w:r w:rsidRPr="00015EA5">
        <w:t>Patients treated: Once a patient exits the get treated it counts as a treated patient.</w:t>
      </w:r>
    </w:p>
    <w:p w14:paraId="74F17E37" w14:textId="0F59E276" w:rsidR="00F803AE" w:rsidRPr="00015EA5" w:rsidRDefault="00F803AE" w:rsidP="00325A81">
      <w:r w:rsidRPr="00015EA5">
        <w:t>Coffee breaks: each time a nurse takes a coffee break it counts as a coffee break.</w:t>
      </w:r>
    </w:p>
    <w:p w14:paraId="02328A14" w14:textId="043E8486" w:rsidR="00F803AE" w:rsidRPr="00015EA5" w:rsidRDefault="00F803AE" w:rsidP="00325A81">
      <w:r w:rsidRPr="00015EA5">
        <w:t>Patients that left angry: once the counter in the Go To Waiting Room action hits 0.25 seconds for a patients he counts as a patient that left angry.</w:t>
      </w:r>
    </w:p>
    <w:p w14:paraId="66B8972E" w14:textId="722EC5A3" w:rsidR="00DB47DE" w:rsidRPr="00015EA5" w:rsidRDefault="00F803AE" w:rsidP="00325A81">
      <w:r w:rsidRPr="00015EA5">
        <w:t>Each time I count something I keep track off it with a world state</w:t>
      </w:r>
      <w:r w:rsidR="00F15C61" w:rsidRPr="00015EA5">
        <w:t xml:space="preserve"> and after a 100 000 patients have been treated I write the states and their values to a txt file</w:t>
      </w:r>
      <w:r w:rsidRPr="00015EA5">
        <w:t>.</w:t>
      </w:r>
    </w:p>
    <w:p w14:paraId="5ACD323D" w14:textId="77777777" w:rsidR="00496BBD" w:rsidRPr="00015EA5" w:rsidRDefault="00496BBD" w:rsidP="00496BBD">
      <w:pPr>
        <w:pStyle w:val="Kop3"/>
      </w:pPr>
      <w:bookmarkStart w:id="43" w:name="_Toc187609049"/>
      <w:r w:rsidRPr="00015EA5">
        <w:t>Prediction:</w:t>
      </w:r>
      <w:bookmarkEnd w:id="43"/>
    </w:p>
    <w:p w14:paraId="29686551" w14:textId="77777777" w:rsidR="00DB47DE" w:rsidRPr="00015EA5" w:rsidRDefault="00BD256F" w:rsidP="00325A81">
      <w:r w:rsidRPr="00015EA5">
        <w:t>I predict that the state machine will treat more patients and take more coffee breaks.</w:t>
      </w:r>
      <w:r w:rsidR="00DB47DE" w:rsidRPr="00015EA5">
        <w:t xml:space="preserve"> This means that </w:t>
      </w:r>
      <w:r w:rsidR="00DB47DE" w:rsidRPr="00015EA5">
        <w:rPr>
          <w:b/>
          <w:bCs/>
        </w:rPr>
        <w:t>H2</w:t>
      </w:r>
      <w:r w:rsidR="00DB47DE" w:rsidRPr="00015EA5">
        <w:rPr>
          <w:i/>
          <w:iCs/>
        </w:rPr>
        <w:t>: “After a 100 000 patients have passed through the hospital the Goal Oriented Action planning nurses take more coffee breaks.”</w:t>
      </w:r>
      <w:r w:rsidR="00DB47DE" w:rsidRPr="00015EA5">
        <w:t xml:space="preserve"> Is false. </w:t>
      </w:r>
    </w:p>
    <w:p w14:paraId="39690AC7" w14:textId="77777777" w:rsidR="00DB47DE" w:rsidRPr="00015EA5" w:rsidRDefault="00DB47DE" w:rsidP="00325A81">
      <w:r w:rsidRPr="00015EA5">
        <w:rPr>
          <w:b/>
          <w:bCs/>
        </w:rPr>
        <w:t>H3</w:t>
      </w:r>
      <w:r w:rsidRPr="00015EA5">
        <w:t xml:space="preserve">: </w:t>
      </w:r>
      <w:r w:rsidRPr="00015EA5">
        <w:rPr>
          <w:i/>
          <w:iCs/>
        </w:rPr>
        <w:t>“After a 100 000 patients have passed through the hospital the Goal Oriented Action Planning Patients leave the hospital more angry.”</w:t>
      </w:r>
      <w:r w:rsidRPr="00015EA5">
        <w:t xml:space="preserve"> Is true. </w:t>
      </w:r>
    </w:p>
    <w:p w14:paraId="0B52BF86" w14:textId="624EA071" w:rsidR="00D033E7" w:rsidRDefault="00DB47DE" w:rsidP="00325A81">
      <w:r w:rsidRPr="00015EA5">
        <w:rPr>
          <w:b/>
          <w:bCs/>
        </w:rPr>
        <w:t>H4</w:t>
      </w:r>
      <w:r w:rsidRPr="00015EA5">
        <w:t xml:space="preserve">: </w:t>
      </w:r>
      <w:r w:rsidRPr="00015EA5">
        <w:rPr>
          <w:i/>
          <w:iCs/>
        </w:rPr>
        <w:t>“After a 100 000 patients have passed through the hospital the Finite State machine has more Patients treated.”</w:t>
      </w:r>
      <w:r w:rsidRPr="00015EA5">
        <w:t xml:space="preserve"> Is true.</w:t>
      </w:r>
    </w:p>
    <w:p w14:paraId="1F999750" w14:textId="7F3865B8" w:rsidR="00F15C61" w:rsidRPr="00015EA5" w:rsidRDefault="00D033E7" w:rsidP="00325A81">
      <w:r>
        <w:br w:type="page"/>
      </w:r>
    </w:p>
    <w:p w14:paraId="358E0D31" w14:textId="259AD05E" w:rsidR="00406BB7" w:rsidRPr="00015EA5" w:rsidRDefault="00F876B1" w:rsidP="00BD260B">
      <w:pPr>
        <w:pStyle w:val="Kop3"/>
      </w:pPr>
      <w:bookmarkStart w:id="44" w:name="_Toc187609050"/>
      <w:r w:rsidRPr="00015EA5">
        <w:lastRenderedPageBreak/>
        <w:t>Result</w:t>
      </w:r>
      <w:r w:rsidR="00A54844" w:rsidRPr="00015EA5">
        <w:t>s</w:t>
      </w:r>
      <w:r w:rsidR="00406BB7" w:rsidRPr="00015EA5">
        <w:t>:</w:t>
      </w:r>
      <w:bookmarkEnd w:id="44"/>
    </w:p>
    <w:p w14:paraId="0C0D318E" w14:textId="0B42C54D" w:rsidR="00A945FB" w:rsidRPr="00015EA5" w:rsidRDefault="00FD0260" w:rsidP="00A945FB">
      <w:r w:rsidRPr="00015EA5">
        <w:t xml:space="preserve">Results </w:t>
      </w:r>
      <w:r w:rsidR="00BD256F" w:rsidRPr="00015EA5">
        <w:t>for the simulations with</w:t>
      </w:r>
      <w:r w:rsidRPr="00015EA5">
        <w:t xml:space="preserve"> the Finite State Machine</w:t>
      </w:r>
      <w:r w:rsidR="00BD256F" w:rsidRPr="00015EA5">
        <w:t xml:space="preserve"> as the agents behaviour</w:t>
      </w:r>
      <w:r w:rsidRPr="00015EA5">
        <w:t>:</w:t>
      </w:r>
    </w:p>
    <w:tbl>
      <w:tblPr>
        <w:tblStyle w:val="Tabelraster"/>
        <w:tblW w:w="0" w:type="auto"/>
        <w:tblLook w:val="04A0" w:firstRow="1" w:lastRow="0" w:firstColumn="1" w:lastColumn="0" w:noHBand="0" w:noVBand="1"/>
      </w:tblPr>
      <w:tblGrid>
        <w:gridCol w:w="1576"/>
        <w:gridCol w:w="1123"/>
        <w:gridCol w:w="1123"/>
        <w:gridCol w:w="1124"/>
        <w:gridCol w:w="1124"/>
        <w:gridCol w:w="1124"/>
        <w:gridCol w:w="1124"/>
      </w:tblGrid>
      <w:tr w:rsidR="00A945FB" w:rsidRPr="00015EA5" w14:paraId="63D444B7" w14:textId="5998B369" w:rsidTr="00C00B04">
        <w:tc>
          <w:tcPr>
            <w:tcW w:w="1576" w:type="dxa"/>
          </w:tcPr>
          <w:p w14:paraId="3BA60937" w14:textId="1F5EB717" w:rsidR="00A945FB" w:rsidRPr="00015EA5" w:rsidRDefault="00A945FB" w:rsidP="00651F2E">
            <w:pPr>
              <w:jc w:val="center"/>
            </w:pPr>
          </w:p>
        </w:tc>
        <w:tc>
          <w:tcPr>
            <w:tcW w:w="1123" w:type="dxa"/>
          </w:tcPr>
          <w:p w14:paraId="66E21842" w14:textId="1F49975F" w:rsidR="00A945FB" w:rsidRPr="00015EA5" w:rsidRDefault="00A945FB" w:rsidP="00651F2E">
            <w:pPr>
              <w:jc w:val="center"/>
            </w:pPr>
            <w:r w:rsidRPr="00015EA5">
              <w:t>1</w:t>
            </w:r>
            <w:r w:rsidR="00DB27AE" w:rsidRPr="00015EA5">
              <w:rPr>
                <w:vertAlign w:val="superscript"/>
              </w:rPr>
              <w:t>st</w:t>
            </w:r>
            <w:r w:rsidR="00DB27AE" w:rsidRPr="00015EA5">
              <w:t xml:space="preserve"> run</w:t>
            </w:r>
          </w:p>
        </w:tc>
        <w:tc>
          <w:tcPr>
            <w:tcW w:w="1123" w:type="dxa"/>
          </w:tcPr>
          <w:p w14:paraId="4FFE6551" w14:textId="0B008693" w:rsidR="00A945FB" w:rsidRPr="00015EA5" w:rsidRDefault="00A945FB" w:rsidP="00651F2E">
            <w:pPr>
              <w:jc w:val="center"/>
            </w:pPr>
            <w:r w:rsidRPr="00015EA5">
              <w:t>2</w:t>
            </w:r>
            <w:r w:rsidR="00DB27AE" w:rsidRPr="00015EA5">
              <w:rPr>
                <w:vertAlign w:val="superscript"/>
              </w:rPr>
              <w:t>nd</w:t>
            </w:r>
            <w:r w:rsidR="00DB27AE" w:rsidRPr="00015EA5">
              <w:t xml:space="preserve"> run</w:t>
            </w:r>
          </w:p>
        </w:tc>
        <w:tc>
          <w:tcPr>
            <w:tcW w:w="1124" w:type="dxa"/>
          </w:tcPr>
          <w:p w14:paraId="43E42988" w14:textId="5480127E" w:rsidR="00A945FB" w:rsidRPr="00015EA5" w:rsidRDefault="00A945FB" w:rsidP="00651F2E">
            <w:pPr>
              <w:jc w:val="center"/>
            </w:pPr>
            <w:r w:rsidRPr="00015EA5">
              <w:t>3</w:t>
            </w:r>
            <w:r w:rsidR="00DB27AE" w:rsidRPr="00015EA5">
              <w:rPr>
                <w:vertAlign w:val="superscript"/>
              </w:rPr>
              <w:t>rd</w:t>
            </w:r>
            <w:r w:rsidR="00DB27AE" w:rsidRPr="00015EA5">
              <w:t xml:space="preserve"> run</w:t>
            </w:r>
          </w:p>
        </w:tc>
        <w:tc>
          <w:tcPr>
            <w:tcW w:w="1124" w:type="dxa"/>
          </w:tcPr>
          <w:p w14:paraId="789879D7" w14:textId="00FE1EA4" w:rsidR="00A945FB" w:rsidRPr="00015EA5" w:rsidRDefault="00A945FB" w:rsidP="00651F2E">
            <w:pPr>
              <w:jc w:val="center"/>
            </w:pPr>
            <w:r w:rsidRPr="00015EA5">
              <w:t>4</w:t>
            </w:r>
            <w:r w:rsidR="00DB27AE" w:rsidRPr="00015EA5">
              <w:rPr>
                <w:vertAlign w:val="superscript"/>
              </w:rPr>
              <w:t>th</w:t>
            </w:r>
            <w:r w:rsidR="00DB27AE" w:rsidRPr="00015EA5">
              <w:t xml:space="preserve"> run</w:t>
            </w:r>
          </w:p>
        </w:tc>
        <w:tc>
          <w:tcPr>
            <w:tcW w:w="1124" w:type="dxa"/>
          </w:tcPr>
          <w:p w14:paraId="25A304AA" w14:textId="4FF2BD6C" w:rsidR="00A945FB" w:rsidRPr="00015EA5" w:rsidRDefault="00A945FB" w:rsidP="00651F2E">
            <w:pPr>
              <w:jc w:val="center"/>
            </w:pPr>
            <w:r w:rsidRPr="00015EA5">
              <w:t>5</w:t>
            </w:r>
            <w:r w:rsidR="00DB27AE" w:rsidRPr="00015EA5">
              <w:rPr>
                <w:vertAlign w:val="superscript"/>
              </w:rPr>
              <w:t>th</w:t>
            </w:r>
            <w:r w:rsidR="00DB27AE" w:rsidRPr="00015EA5">
              <w:t xml:space="preserve"> run</w:t>
            </w:r>
          </w:p>
        </w:tc>
        <w:tc>
          <w:tcPr>
            <w:tcW w:w="1124" w:type="dxa"/>
          </w:tcPr>
          <w:p w14:paraId="5227BB41" w14:textId="73D5908C" w:rsidR="00A945FB" w:rsidRPr="00015EA5" w:rsidRDefault="00DB27AE" w:rsidP="00651F2E">
            <w:pPr>
              <w:jc w:val="center"/>
            </w:pPr>
            <w:r w:rsidRPr="00015EA5">
              <w:t>A</w:t>
            </w:r>
            <w:r w:rsidR="00A945FB" w:rsidRPr="00015EA5">
              <w:t>verage</w:t>
            </w:r>
            <w:r w:rsidRPr="00015EA5">
              <w:t xml:space="preserve"> run</w:t>
            </w:r>
          </w:p>
        </w:tc>
      </w:tr>
      <w:tr w:rsidR="00A945FB" w:rsidRPr="00015EA5" w14:paraId="43F78421" w14:textId="59478CF8" w:rsidTr="00C00B04">
        <w:tc>
          <w:tcPr>
            <w:tcW w:w="1576" w:type="dxa"/>
          </w:tcPr>
          <w:p w14:paraId="1A2C0EA5" w14:textId="1623FC7B" w:rsidR="00A945FB" w:rsidRPr="00015EA5" w:rsidRDefault="00A945FB" w:rsidP="00651F2E">
            <w:pPr>
              <w:jc w:val="center"/>
            </w:pPr>
            <w:r w:rsidRPr="00015EA5">
              <w:t>Patients Treated</w:t>
            </w:r>
          </w:p>
        </w:tc>
        <w:tc>
          <w:tcPr>
            <w:tcW w:w="1123" w:type="dxa"/>
          </w:tcPr>
          <w:p w14:paraId="715A1AD3" w14:textId="0D4353D1" w:rsidR="00A945FB" w:rsidRPr="00015EA5" w:rsidRDefault="008E6818" w:rsidP="00651F2E">
            <w:pPr>
              <w:jc w:val="center"/>
            </w:pPr>
            <w:r w:rsidRPr="00015EA5">
              <w:t>78 870</w:t>
            </w:r>
          </w:p>
        </w:tc>
        <w:tc>
          <w:tcPr>
            <w:tcW w:w="1123" w:type="dxa"/>
          </w:tcPr>
          <w:p w14:paraId="26123554" w14:textId="5F301C1C" w:rsidR="00A945FB" w:rsidRPr="00015EA5" w:rsidRDefault="008E6818" w:rsidP="00651F2E">
            <w:pPr>
              <w:jc w:val="center"/>
            </w:pPr>
            <w:r w:rsidRPr="00015EA5">
              <w:t>72 793</w:t>
            </w:r>
          </w:p>
        </w:tc>
        <w:tc>
          <w:tcPr>
            <w:tcW w:w="1124" w:type="dxa"/>
          </w:tcPr>
          <w:p w14:paraId="3DC991BF" w14:textId="7F9DAE2E" w:rsidR="00A945FB" w:rsidRPr="00015EA5" w:rsidRDefault="008E6818" w:rsidP="00651F2E">
            <w:pPr>
              <w:jc w:val="center"/>
            </w:pPr>
            <w:r w:rsidRPr="00015EA5">
              <w:t>72 625</w:t>
            </w:r>
          </w:p>
        </w:tc>
        <w:tc>
          <w:tcPr>
            <w:tcW w:w="1124" w:type="dxa"/>
          </w:tcPr>
          <w:p w14:paraId="38D961C3" w14:textId="6DA817C1" w:rsidR="00A945FB" w:rsidRPr="00015EA5" w:rsidRDefault="008E6818" w:rsidP="00651F2E">
            <w:pPr>
              <w:jc w:val="center"/>
            </w:pPr>
            <w:r w:rsidRPr="00015EA5">
              <w:t>76 133</w:t>
            </w:r>
          </w:p>
        </w:tc>
        <w:tc>
          <w:tcPr>
            <w:tcW w:w="1124" w:type="dxa"/>
          </w:tcPr>
          <w:p w14:paraId="0612C6C8" w14:textId="27EF3F1D" w:rsidR="00A945FB" w:rsidRPr="00015EA5" w:rsidRDefault="00AE66C5" w:rsidP="00651F2E">
            <w:pPr>
              <w:jc w:val="center"/>
            </w:pPr>
            <w:r w:rsidRPr="00015EA5">
              <w:t>74 488</w:t>
            </w:r>
          </w:p>
        </w:tc>
        <w:tc>
          <w:tcPr>
            <w:tcW w:w="1124" w:type="dxa"/>
          </w:tcPr>
          <w:p w14:paraId="28F7F690" w14:textId="074A8FB0" w:rsidR="00A945FB" w:rsidRPr="00015EA5" w:rsidRDefault="005E0DD5" w:rsidP="00651F2E">
            <w:pPr>
              <w:jc w:val="center"/>
            </w:pPr>
            <w:r w:rsidRPr="00015EA5">
              <w:t>74 981.8</w:t>
            </w:r>
          </w:p>
        </w:tc>
      </w:tr>
      <w:tr w:rsidR="00A945FB" w:rsidRPr="00015EA5" w14:paraId="736018F4" w14:textId="4BBABE70" w:rsidTr="00C00B04">
        <w:tc>
          <w:tcPr>
            <w:tcW w:w="1576" w:type="dxa"/>
          </w:tcPr>
          <w:p w14:paraId="08393652" w14:textId="38EE03E6" w:rsidR="00A945FB" w:rsidRPr="00015EA5" w:rsidRDefault="00A945FB" w:rsidP="00651F2E">
            <w:pPr>
              <w:jc w:val="center"/>
            </w:pPr>
            <w:r w:rsidRPr="00015EA5">
              <w:t>Patients Angry</w:t>
            </w:r>
          </w:p>
        </w:tc>
        <w:tc>
          <w:tcPr>
            <w:tcW w:w="1123" w:type="dxa"/>
          </w:tcPr>
          <w:p w14:paraId="00B4022E" w14:textId="49B4287F" w:rsidR="00A945FB" w:rsidRPr="00015EA5" w:rsidRDefault="008E6818" w:rsidP="00651F2E">
            <w:pPr>
              <w:jc w:val="center"/>
            </w:pPr>
            <w:r w:rsidRPr="00015EA5">
              <w:t>21 130</w:t>
            </w:r>
          </w:p>
        </w:tc>
        <w:tc>
          <w:tcPr>
            <w:tcW w:w="1123" w:type="dxa"/>
          </w:tcPr>
          <w:p w14:paraId="19B289C0" w14:textId="53B352AF" w:rsidR="00A945FB" w:rsidRPr="00015EA5" w:rsidRDefault="008E6818" w:rsidP="00651F2E">
            <w:pPr>
              <w:jc w:val="center"/>
            </w:pPr>
            <w:r w:rsidRPr="00015EA5">
              <w:t>27 216</w:t>
            </w:r>
          </w:p>
        </w:tc>
        <w:tc>
          <w:tcPr>
            <w:tcW w:w="1124" w:type="dxa"/>
          </w:tcPr>
          <w:p w14:paraId="238ECF31" w14:textId="1C402787" w:rsidR="00A945FB" w:rsidRPr="00015EA5" w:rsidRDefault="008E6818" w:rsidP="00651F2E">
            <w:pPr>
              <w:jc w:val="center"/>
            </w:pPr>
            <w:r w:rsidRPr="00015EA5">
              <w:t>27 375</w:t>
            </w:r>
          </w:p>
        </w:tc>
        <w:tc>
          <w:tcPr>
            <w:tcW w:w="1124" w:type="dxa"/>
          </w:tcPr>
          <w:p w14:paraId="326EE589" w14:textId="5316127C" w:rsidR="00A945FB" w:rsidRPr="00015EA5" w:rsidRDefault="008E6818" w:rsidP="00651F2E">
            <w:pPr>
              <w:jc w:val="center"/>
            </w:pPr>
            <w:r w:rsidRPr="00015EA5">
              <w:t>23 887</w:t>
            </w:r>
          </w:p>
        </w:tc>
        <w:tc>
          <w:tcPr>
            <w:tcW w:w="1124" w:type="dxa"/>
          </w:tcPr>
          <w:p w14:paraId="2B8CCA70" w14:textId="7201DE27" w:rsidR="00A945FB" w:rsidRPr="00015EA5" w:rsidRDefault="00AE66C5" w:rsidP="00651F2E">
            <w:pPr>
              <w:jc w:val="center"/>
            </w:pPr>
            <w:r w:rsidRPr="00015EA5">
              <w:t>25 512</w:t>
            </w:r>
          </w:p>
        </w:tc>
        <w:tc>
          <w:tcPr>
            <w:tcW w:w="1124" w:type="dxa"/>
          </w:tcPr>
          <w:p w14:paraId="5628BD81" w14:textId="0E37DCB4" w:rsidR="00A945FB" w:rsidRPr="00015EA5" w:rsidRDefault="005E0DD5" w:rsidP="00651F2E">
            <w:pPr>
              <w:jc w:val="center"/>
            </w:pPr>
            <w:r w:rsidRPr="00015EA5">
              <w:t>25 024</w:t>
            </w:r>
          </w:p>
        </w:tc>
      </w:tr>
      <w:tr w:rsidR="00A945FB" w:rsidRPr="00015EA5" w14:paraId="1B983903" w14:textId="73FAF080" w:rsidTr="00C00B04">
        <w:tc>
          <w:tcPr>
            <w:tcW w:w="1576" w:type="dxa"/>
          </w:tcPr>
          <w:p w14:paraId="41E37DA0" w14:textId="69544D57" w:rsidR="00A945FB" w:rsidRPr="00015EA5" w:rsidRDefault="00A945FB" w:rsidP="00651F2E">
            <w:pPr>
              <w:jc w:val="center"/>
            </w:pPr>
            <w:r w:rsidRPr="00015EA5">
              <w:t>Coffee breaks</w:t>
            </w:r>
          </w:p>
        </w:tc>
        <w:tc>
          <w:tcPr>
            <w:tcW w:w="1123" w:type="dxa"/>
          </w:tcPr>
          <w:p w14:paraId="4A77EE46" w14:textId="670925EF" w:rsidR="00A945FB" w:rsidRPr="00015EA5" w:rsidRDefault="00FD0260" w:rsidP="00651F2E">
            <w:pPr>
              <w:jc w:val="center"/>
            </w:pPr>
            <w:r w:rsidRPr="00015EA5">
              <w:t>90</w:t>
            </w:r>
            <w:r w:rsidR="008E6818" w:rsidRPr="00015EA5">
              <w:t>0</w:t>
            </w:r>
          </w:p>
        </w:tc>
        <w:tc>
          <w:tcPr>
            <w:tcW w:w="1123" w:type="dxa"/>
          </w:tcPr>
          <w:p w14:paraId="58295DCE" w14:textId="6E420B76" w:rsidR="00A945FB" w:rsidRPr="00015EA5" w:rsidRDefault="008E6818" w:rsidP="00651F2E">
            <w:pPr>
              <w:jc w:val="center"/>
            </w:pPr>
            <w:r w:rsidRPr="00015EA5">
              <w:t>909</w:t>
            </w:r>
          </w:p>
        </w:tc>
        <w:tc>
          <w:tcPr>
            <w:tcW w:w="1124" w:type="dxa"/>
          </w:tcPr>
          <w:p w14:paraId="39FFCCE8" w14:textId="57323947" w:rsidR="00A945FB" w:rsidRPr="00015EA5" w:rsidRDefault="008E6818" w:rsidP="00651F2E">
            <w:pPr>
              <w:jc w:val="center"/>
            </w:pPr>
            <w:r w:rsidRPr="00015EA5">
              <w:t>900</w:t>
            </w:r>
          </w:p>
        </w:tc>
        <w:tc>
          <w:tcPr>
            <w:tcW w:w="1124" w:type="dxa"/>
          </w:tcPr>
          <w:p w14:paraId="3D46226C" w14:textId="1A69F351" w:rsidR="00A945FB" w:rsidRPr="00015EA5" w:rsidRDefault="008E6818" w:rsidP="00651F2E">
            <w:pPr>
              <w:jc w:val="center"/>
            </w:pPr>
            <w:r w:rsidRPr="00015EA5">
              <w:t>900</w:t>
            </w:r>
          </w:p>
        </w:tc>
        <w:tc>
          <w:tcPr>
            <w:tcW w:w="1124" w:type="dxa"/>
          </w:tcPr>
          <w:p w14:paraId="300B69D7" w14:textId="65466D9C" w:rsidR="00A945FB" w:rsidRPr="00015EA5" w:rsidRDefault="00AE66C5" w:rsidP="00651F2E">
            <w:pPr>
              <w:jc w:val="center"/>
            </w:pPr>
            <w:r w:rsidRPr="00015EA5">
              <w:t>900</w:t>
            </w:r>
          </w:p>
        </w:tc>
        <w:tc>
          <w:tcPr>
            <w:tcW w:w="1124" w:type="dxa"/>
          </w:tcPr>
          <w:p w14:paraId="7CE95B41" w14:textId="0393E868" w:rsidR="00A945FB" w:rsidRPr="00015EA5" w:rsidRDefault="005E0DD5" w:rsidP="00D033E7">
            <w:pPr>
              <w:keepNext/>
              <w:jc w:val="center"/>
            </w:pPr>
            <w:r w:rsidRPr="00015EA5">
              <w:t>901.8</w:t>
            </w:r>
          </w:p>
        </w:tc>
      </w:tr>
    </w:tbl>
    <w:p w14:paraId="56B45FC8" w14:textId="023D5761" w:rsidR="00D033E7" w:rsidRDefault="00D033E7">
      <w:pPr>
        <w:pStyle w:val="Bijschrift"/>
      </w:pPr>
      <w:bookmarkStart w:id="45" w:name="_Toc187596385"/>
      <w:r>
        <w:t xml:space="preserve">Figure </w:t>
      </w:r>
      <w:r>
        <w:fldChar w:fldCharType="begin"/>
      </w:r>
      <w:r>
        <w:instrText xml:space="preserve"> SEQ Figure \* ARABIC </w:instrText>
      </w:r>
      <w:r>
        <w:fldChar w:fldCharType="separate"/>
      </w:r>
      <w:r w:rsidR="008C49AE">
        <w:rPr>
          <w:noProof/>
        </w:rPr>
        <w:t>13</w:t>
      </w:r>
      <w:r>
        <w:fldChar w:fldCharType="end"/>
      </w:r>
      <w:r>
        <w:t xml:space="preserve"> Table of the collected behaviour data for the agents with Finite State Machine as their AI behaviour system</w:t>
      </w:r>
      <w:bookmarkEnd w:id="45"/>
    </w:p>
    <w:p w14:paraId="53ECD54E" w14:textId="31CB5F00" w:rsidR="00BD256F" w:rsidRPr="00015EA5" w:rsidRDefault="00BD256F" w:rsidP="00A945FB">
      <w:r w:rsidRPr="00015EA5">
        <w:t>Results for the simulations with Goal Oriented Action Planning as the agents behaviour:</w:t>
      </w:r>
    </w:p>
    <w:tbl>
      <w:tblPr>
        <w:tblStyle w:val="Tabelraster"/>
        <w:tblW w:w="0" w:type="auto"/>
        <w:tblLook w:val="04A0" w:firstRow="1" w:lastRow="0" w:firstColumn="1" w:lastColumn="0" w:noHBand="0" w:noVBand="1"/>
      </w:tblPr>
      <w:tblGrid>
        <w:gridCol w:w="1576"/>
        <w:gridCol w:w="1123"/>
        <w:gridCol w:w="1123"/>
        <w:gridCol w:w="1124"/>
        <w:gridCol w:w="1124"/>
        <w:gridCol w:w="1124"/>
        <w:gridCol w:w="1124"/>
      </w:tblGrid>
      <w:tr w:rsidR="00BD256F" w:rsidRPr="00015EA5" w14:paraId="201F362D" w14:textId="77777777" w:rsidTr="002502A8">
        <w:tc>
          <w:tcPr>
            <w:tcW w:w="1576" w:type="dxa"/>
          </w:tcPr>
          <w:p w14:paraId="3FBFE448" w14:textId="77777777" w:rsidR="00BD256F" w:rsidRPr="00015EA5" w:rsidRDefault="00BD256F" w:rsidP="00DB27AE">
            <w:pPr>
              <w:jc w:val="center"/>
            </w:pPr>
          </w:p>
        </w:tc>
        <w:tc>
          <w:tcPr>
            <w:tcW w:w="1123" w:type="dxa"/>
          </w:tcPr>
          <w:p w14:paraId="3FA57AEB" w14:textId="2181AD3F" w:rsidR="00BD256F" w:rsidRPr="00015EA5" w:rsidRDefault="00BD256F" w:rsidP="00DB27AE">
            <w:pPr>
              <w:jc w:val="center"/>
            </w:pPr>
            <w:r w:rsidRPr="00015EA5">
              <w:t>1</w:t>
            </w:r>
            <w:r w:rsidR="00DB27AE" w:rsidRPr="00015EA5">
              <w:rPr>
                <w:vertAlign w:val="superscript"/>
              </w:rPr>
              <w:t>st</w:t>
            </w:r>
            <w:r w:rsidR="00DB27AE" w:rsidRPr="00015EA5">
              <w:t xml:space="preserve"> run</w:t>
            </w:r>
          </w:p>
        </w:tc>
        <w:tc>
          <w:tcPr>
            <w:tcW w:w="1123" w:type="dxa"/>
          </w:tcPr>
          <w:p w14:paraId="4A695E44" w14:textId="315506F0" w:rsidR="00BD256F" w:rsidRPr="00015EA5" w:rsidRDefault="00BD256F" w:rsidP="00DB27AE">
            <w:pPr>
              <w:jc w:val="center"/>
            </w:pPr>
            <w:r w:rsidRPr="00015EA5">
              <w:t>2</w:t>
            </w:r>
            <w:r w:rsidR="00DB27AE" w:rsidRPr="00015EA5">
              <w:rPr>
                <w:vertAlign w:val="superscript"/>
              </w:rPr>
              <w:t>nd</w:t>
            </w:r>
            <w:r w:rsidR="00DB27AE" w:rsidRPr="00015EA5">
              <w:t xml:space="preserve"> run</w:t>
            </w:r>
          </w:p>
        </w:tc>
        <w:tc>
          <w:tcPr>
            <w:tcW w:w="1124" w:type="dxa"/>
          </w:tcPr>
          <w:p w14:paraId="475228D3" w14:textId="3E9E2CCA" w:rsidR="00BD256F" w:rsidRPr="00015EA5" w:rsidRDefault="00BD256F" w:rsidP="00DB27AE">
            <w:pPr>
              <w:jc w:val="center"/>
            </w:pPr>
            <w:r w:rsidRPr="00015EA5">
              <w:t>3</w:t>
            </w:r>
            <w:r w:rsidR="00DB27AE" w:rsidRPr="00015EA5">
              <w:rPr>
                <w:vertAlign w:val="superscript"/>
              </w:rPr>
              <w:t>rd</w:t>
            </w:r>
            <w:r w:rsidR="00DB27AE" w:rsidRPr="00015EA5">
              <w:t xml:space="preserve"> run</w:t>
            </w:r>
          </w:p>
        </w:tc>
        <w:tc>
          <w:tcPr>
            <w:tcW w:w="1124" w:type="dxa"/>
          </w:tcPr>
          <w:p w14:paraId="35F5037D" w14:textId="515DA7C4" w:rsidR="00BD256F" w:rsidRPr="00015EA5" w:rsidRDefault="00BD256F" w:rsidP="00DB27AE">
            <w:pPr>
              <w:jc w:val="center"/>
            </w:pPr>
            <w:r w:rsidRPr="00015EA5">
              <w:t>4</w:t>
            </w:r>
            <w:r w:rsidR="00DB27AE" w:rsidRPr="00015EA5">
              <w:rPr>
                <w:vertAlign w:val="superscript"/>
              </w:rPr>
              <w:t>th</w:t>
            </w:r>
            <w:r w:rsidR="00DB27AE" w:rsidRPr="00015EA5">
              <w:t xml:space="preserve"> run</w:t>
            </w:r>
          </w:p>
        </w:tc>
        <w:tc>
          <w:tcPr>
            <w:tcW w:w="1124" w:type="dxa"/>
          </w:tcPr>
          <w:p w14:paraId="1393AE46" w14:textId="51B30340" w:rsidR="00BD256F" w:rsidRPr="00015EA5" w:rsidRDefault="00BD256F" w:rsidP="00DB27AE">
            <w:pPr>
              <w:jc w:val="center"/>
            </w:pPr>
            <w:r w:rsidRPr="00015EA5">
              <w:t>5</w:t>
            </w:r>
            <w:r w:rsidR="00DB27AE" w:rsidRPr="00015EA5">
              <w:rPr>
                <w:vertAlign w:val="superscript"/>
              </w:rPr>
              <w:t>th</w:t>
            </w:r>
            <w:r w:rsidR="00DB27AE" w:rsidRPr="00015EA5">
              <w:t xml:space="preserve"> run</w:t>
            </w:r>
          </w:p>
        </w:tc>
        <w:tc>
          <w:tcPr>
            <w:tcW w:w="1124" w:type="dxa"/>
          </w:tcPr>
          <w:p w14:paraId="2391816F" w14:textId="3F5986D5" w:rsidR="00BD256F" w:rsidRPr="00015EA5" w:rsidRDefault="00DB27AE" w:rsidP="00DB27AE">
            <w:pPr>
              <w:jc w:val="center"/>
            </w:pPr>
            <w:r w:rsidRPr="00015EA5">
              <w:t>A</w:t>
            </w:r>
            <w:r w:rsidR="00BD256F" w:rsidRPr="00015EA5">
              <w:t>verage</w:t>
            </w:r>
            <w:r w:rsidRPr="00015EA5">
              <w:t xml:space="preserve"> run</w:t>
            </w:r>
          </w:p>
        </w:tc>
      </w:tr>
      <w:tr w:rsidR="00BD256F" w:rsidRPr="00015EA5" w14:paraId="39201441" w14:textId="77777777" w:rsidTr="002502A8">
        <w:tc>
          <w:tcPr>
            <w:tcW w:w="1576" w:type="dxa"/>
          </w:tcPr>
          <w:p w14:paraId="686E0E53" w14:textId="77777777" w:rsidR="00BD256F" w:rsidRPr="00015EA5" w:rsidRDefault="00BD256F" w:rsidP="00DB27AE">
            <w:pPr>
              <w:jc w:val="center"/>
            </w:pPr>
            <w:r w:rsidRPr="00015EA5">
              <w:t>Patients Treated</w:t>
            </w:r>
          </w:p>
        </w:tc>
        <w:tc>
          <w:tcPr>
            <w:tcW w:w="1123" w:type="dxa"/>
          </w:tcPr>
          <w:p w14:paraId="612865E9" w14:textId="529794C4" w:rsidR="00BD256F" w:rsidRPr="00015EA5" w:rsidRDefault="00AE66C5" w:rsidP="00DB27AE">
            <w:pPr>
              <w:jc w:val="center"/>
            </w:pPr>
            <w:r w:rsidRPr="00015EA5">
              <w:t>1 818</w:t>
            </w:r>
          </w:p>
        </w:tc>
        <w:tc>
          <w:tcPr>
            <w:tcW w:w="1123" w:type="dxa"/>
          </w:tcPr>
          <w:p w14:paraId="65DA7ABA" w14:textId="7A72AFF4" w:rsidR="00BD256F" w:rsidRPr="00015EA5" w:rsidRDefault="00AE66C5" w:rsidP="00DB27AE">
            <w:pPr>
              <w:jc w:val="center"/>
            </w:pPr>
            <w:r w:rsidRPr="00015EA5">
              <w:t>1 935</w:t>
            </w:r>
          </w:p>
        </w:tc>
        <w:tc>
          <w:tcPr>
            <w:tcW w:w="1124" w:type="dxa"/>
          </w:tcPr>
          <w:p w14:paraId="09A31EAB" w14:textId="0DCBBCDA" w:rsidR="00BD256F" w:rsidRPr="00015EA5" w:rsidRDefault="00AE66C5" w:rsidP="00DB27AE">
            <w:pPr>
              <w:jc w:val="center"/>
            </w:pPr>
            <w:r w:rsidRPr="00015EA5">
              <w:t>1 881</w:t>
            </w:r>
          </w:p>
        </w:tc>
        <w:tc>
          <w:tcPr>
            <w:tcW w:w="1124" w:type="dxa"/>
          </w:tcPr>
          <w:p w14:paraId="51DC4B94" w14:textId="10D270CE" w:rsidR="00AE66C5" w:rsidRPr="00015EA5" w:rsidRDefault="00AE66C5" w:rsidP="00AE66C5">
            <w:pPr>
              <w:jc w:val="center"/>
            </w:pPr>
            <w:r w:rsidRPr="00015EA5">
              <w:t>1 863</w:t>
            </w:r>
          </w:p>
        </w:tc>
        <w:tc>
          <w:tcPr>
            <w:tcW w:w="1124" w:type="dxa"/>
          </w:tcPr>
          <w:p w14:paraId="0B4C5538" w14:textId="4F9953E3" w:rsidR="00BD256F" w:rsidRPr="00015EA5" w:rsidRDefault="00A15B1E" w:rsidP="00DB27AE">
            <w:pPr>
              <w:jc w:val="center"/>
            </w:pPr>
            <w:r w:rsidRPr="00015EA5">
              <w:t>1809</w:t>
            </w:r>
          </w:p>
        </w:tc>
        <w:tc>
          <w:tcPr>
            <w:tcW w:w="1124" w:type="dxa"/>
          </w:tcPr>
          <w:p w14:paraId="0A6E00C4" w14:textId="67FD3377" w:rsidR="00BD256F" w:rsidRPr="00015EA5" w:rsidRDefault="001E0D06" w:rsidP="00DB27AE">
            <w:pPr>
              <w:jc w:val="center"/>
            </w:pPr>
            <w:r w:rsidRPr="00015EA5">
              <w:t>1 861.2</w:t>
            </w:r>
          </w:p>
        </w:tc>
      </w:tr>
      <w:tr w:rsidR="00BD256F" w:rsidRPr="00015EA5" w14:paraId="7B162D9B" w14:textId="77777777" w:rsidTr="002502A8">
        <w:tc>
          <w:tcPr>
            <w:tcW w:w="1576" w:type="dxa"/>
          </w:tcPr>
          <w:p w14:paraId="1EB5CC2B" w14:textId="77777777" w:rsidR="00BD256F" w:rsidRPr="00015EA5" w:rsidRDefault="00BD256F" w:rsidP="00DB27AE">
            <w:pPr>
              <w:jc w:val="center"/>
            </w:pPr>
            <w:r w:rsidRPr="00015EA5">
              <w:t>Patients Angry</w:t>
            </w:r>
          </w:p>
        </w:tc>
        <w:tc>
          <w:tcPr>
            <w:tcW w:w="1123" w:type="dxa"/>
          </w:tcPr>
          <w:p w14:paraId="3F665D32" w14:textId="4E24EE27" w:rsidR="00BD256F" w:rsidRPr="00015EA5" w:rsidRDefault="00AE66C5" w:rsidP="00DB27AE">
            <w:pPr>
              <w:jc w:val="center"/>
            </w:pPr>
            <w:r w:rsidRPr="00015EA5">
              <w:t>98 182</w:t>
            </w:r>
          </w:p>
        </w:tc>
        <w:tc>
          <w:tcPr>
            <w:tcW w:w="1123" w:type="dxa"/>
          </w:tcPr>
          <w:p w14:paraId="55121D41" w14:textId="76B87B22" w:rsidR="00BD256F" w:rsidRPr="00015EA5" w:rsidRDefault="00AE66C5" w:rsidP="00DB27AE">
            <w:pPr>
              <w:jc w:val="center"/>
            </w:pPr>
            <w:r w:rsidRPr="00015EA5">
              <w:t>98 065</w:t>
            </w:r>
          </w:p>
        </w:tc>
        <w:tc>
          <w:tcPr>
            <w:tcW w:w="1124" w:type="dxa"/>
          </w:tcPr>
          <w:p w14:paraId="32F93B81" w14:textId="44172F39" w:rsidR="00BD256F" w:rsidRPr="00015EA5" w:rsidRDefault="00AE66C5" w:rsidP="00DB27AE">
            <w:pPr>
              <w:jc w:val="center"/>
            </w:pPr>
            <w:r w:rsidRPr="00015EA5">
              <w:t>98 119</w:t>
            </w:r>
          </w:p>
        </w:tc>
        <w:tc>
          <w:tcPr>
            <w:tcW w:w="1124" w:type="dxa"/>
          </w:tcPr>
          <w:p w14:paraId="1E6C8521" w14:textId="314F0A28" w:rsidR="00BD256F" w:rsidRPr="00015EA5" w:rsidRDefault="00AE66C5" w:rsidP="00DB27AE">
            <w:pPr>
              <w:jc w:val="center"/>
            </w:pPr>
            <w:r w:rsidRPr="00015EA5">
              <w:t>98 137</w:t>
            </w:r>
          </w:p>
        </w:tc>
        <w:tc>
          <w:tcPr>
            <w:tcW w:w="1124" w:type="dxa"/>
          </w:tcPr>
          <w:p w14:paraId="443BFE7B" w14:textId="152DF888" w:rsidR="00BD256F" w:rsidRPr="00015EA5" w:rsidRDefault="00A15B1E" w:rsidP="00DB27AE">
            <w:pPr>
              <w:jc w:val="center"/>
            </w:pPr>
            <w:r w:rsidRPr="00015EA5">
              <w:t>98 191</w:t>
            </w:r>
          </w:p>
        </w:tc>
        <w:tc>
          <w:tcPr>
            <w:tcW w:w="1124" w:type="dxa"/>
          </w:tcPr>
          <w:p w14:paraId="4C9E9710" w14:textId="01AA2F09" w:rsidR="00BD256F" w:rsidRPr="00015EA5" w:rsidRDefault="001E0D06" w:rsidP="00DB27AE">
            <w:pPr>
              <w:jc w:val="center"/>
            </w:pPr>
            <w:r w:rsidRPr="00015EA5">
              <w:t>98 138.8</w:t>
            </w:r>
          </w:p>
        </w:tc>
      </w:tr>
      <w:tr w:rsidR="00BD256F" w:rsidRPr="00015EA5" w14:paraId="16A2F933" w14:textId="77777777" w:rsidTr="002502A8">
        <w:tc>
          <w:tcPr>
            <w:tcW w:w="1576" w:type="dxa"/>
          </w:tcPr>
          <w:p w14:paraId="1CE0899F" w14:textId="77777777" w:rsidR="00BD256F" w:rsidRPr="00015EA5" w:rsidRDefault="00BD256F" w:rsidP="00DB27AE">
            <w:pPr>
              <w:jc w:val="center"/>
            </w:pPr>
            <w:r w:rsidRPr="00015EA5">
              <w:t>Coffee breaks</w:t>
            </w:r>
          </w:p>
        </w:tc>
        <w:tc>
          <w:tcPr>
            <w:tcW w:w="1123" w:type="dxa"/>
          </w:tcPr>
          <w:p w14:paraId="6D0C6B68" w14:textId="17F3B089" w:rsidR="00BD256F" w:rsidRPr="00015EA5" w:rsidRDefault="00AE66C5" w:rsidP="00DB27AE">
            <w:pPr>
              <w:jc w:val="center"/>
            </w:pPr>
            <w:r w:rsidRPr="00015EA5">
              <w:t>117</w:t>
            </w:r>
          </w:p>
        </w:tc>
        <w:tc>
          <w:tcPr>
            <w:tcW w:w="1123" w:type="dxa"/>
          </w:tcPr>
          <w:p w14:paraId="10815C09" w14:textId="582A38E3" w:rsidR="00BD256F" w:rsidRPr="00015EA5" w:rsidRDefault="00AE66C5" w:rsidP="00DB27AE">
            <w:pPr>
              <w:jc w:val="center"/>
            </w:pPr>
            <w:r w:rsidRPr="00015EA5">
              <w:t>1845</w:t>
            </w:r>
          </w:p>
        </w:tc>
        <w:tc>
          <w:tcPr>
            <w:tcW w:w="1124" w:type="dxa"/>
          </w:tcPr>
          <w:p w14:paraId="4DB4846F" w14:textId="30850E02" w:rsidR="00BD256F" w:rsidRPr="00015EA5" w:rsidRDefault="00AE66C5" w:rsidP="00DB27AE">
            <w:pPr>
              <w:jc w:val="center"/>
            </w:pPr>
            <w:r w:rsidRPr="00015EA5">
              <w:t>702</w:t>
            </w:r>
          </w:p>
        </w:tc>
        <w:tc>
          <w:tcPr>
            <w:tcW w:w="1124" w:type="dxa"/>
          </w:tcPr>
          <w:p w14:paraId="214974E3" w14:textId="47362066" w:rsidR="00BD256F" w:rsidRPr="00015EA5" w:rsidRDefault="00AE66C5" w:rsidP="00DB27AE">
            <w:pPr>
              <w:jc w:val="center"/>
            </w:pPr>
            <w:r w:rsidRPr="00015EA5">
              <w:t>1 800</w:t>
            </w:r>
          </w:p>
        </w:tc>
        <w:tc>
          <w:tcPr>
            <w:tcW w:w="1124" w:type="dxa"/>
          </w:tcPr>
          <w:p w14:paraId="1A15E4C9" w14:textId="05FD3AB8" w:rsidR="00BD256F" w:rsidRPr="00015EA5" w:rsidRDefault="00A15B1E" w:rsidP="00DB27AE">
            <w:pPr>
              <w:jc w:val="center"/>
            </w:pPr>
            <w:r w:rsidRPr="00015EA5">
              <w:t>1 314</w:t>
            </w:r>
          </w:p>
        </w:tc>
        <w:tc>
          <w:tcPr>
            <w:tcW w:w="1124" w:type="dxa"/>
          </w:tcPr>
          <w:p w14:paraId="54F6AEF6" w14:textId="299F822D" w:rsidR="00BD256F" w:rsidRPr="00015EA5" w:rsidRDefault="005E0DD5" w:rsidP="00D033E7">
            <w:pPr>
              <w:keepNext/>
              <w:jc w:val="center"/>
            </w:pPr>
            <w:r w:rsidRPr="00015EA5">
              <w:t>1 155.6</w:t>
            </w:r>
          </w:p>
        </w:tc>
      </w:tr>
    </w:tbl>
    <w:p w14:paraId="5AF6D699" w14:textId="5AB9E898" w:rsidR="00D033E7" w:rsidRDefault="00D033E7">
      <w:pPr>
        <w:pStyle w:val="Bijschrift"/>
      </w:pPr>
      <w:bookmarkStart w:id="46" w:name="_Toc187596386"/>
      <w:r>
        <w:t xml:space="preserve">Figure </w:t>
      </w:r>
      <w:r>
        <w:fldChar w:fldCharType="begin"/>
      </w:r>
      <w:r>
        <w:instrText xml:space="preserve"> SEQ Figure \* ARABIC </w:instrText>
      </w:r>
      <w:r>
        <w:fldChar w:fldCharType="separate"/>
      </w:r>
      <w:r w:rsidR="008C49AE">
        <w:rPr>
          <w:noProof/>
        </w:rPr>
        <w:t>14</w:t>
      </w:r>
      <w:r>
        <w:fldChar w:fldCharType="end"/>
      </w:r>
      <w:r>
        <w:t xml:space="preserve"> Table of the collected behaviour data for the agents with GOAP as their AI behaviour system</w:t>
      </w:r>
      <w:bookmarkEnd w:id="46"/>
    </w:p>
    <w:p w14:paraId="3E3C2340" w14:textId="46735A9D" w:rsidR="00A945FB" w:rsidRPr="00015EA5" w:rsidRDefault="00BD260B" w:rsidP="00A945FB">
      <w:r>
        <w:br w:type="page"/>
      </w:r>
    </w:p>
    <w:p w14:paraId="6826BC30" w14:textId="7D253E28" w:rsidR="001E0D06" w:rsidRDefault="00B37D11" w:rsidP="00F876B1">
      <w:pPr>
        <w:pStyle w:val="Kop3"/>
      </w:pPr>
      <w:bookmarkStart w:id="47" w:name="_Toc187609051"/>
      <w:r w:rsidRPr="00015EA5">
        <w:lastRenderedPageBreak/>
        <w:t>Conclusion</w:t>
      </w:r>
      <w:r w:rsidR="00F876B1" w:rsidRPr="00015EA5">
        <w:t>:</w:t>
      </w:r>
      <w:bookmarkEnd w:id="47"/>
    </w:p>
    <w:p w14:paraId="7E63C7CB" w14:textId="77777777" w:rsidR="0053194B" w:rsidRDefault="00BD260B" w:rsidP="0053194B">
      <w:pPr>
        <w:keepNext/>
      </w:pPr>
      <w:r w:rsidRPr="00BD260B">
        <w:rPr>
          <w:noProof/>
        </w:rPr>
        <w:drawing>
          <wp:inline distT="0" distB="0" distL="0" distR="0" wp14:anchorId="1E030ADE" wp14:editId="25C80B69">
            <wp:extent cx="5943600" cy="3968750"/>
            <wp:effectExtent l="0" t="0" r="0" b="12700"/>
            <wp:docPr id="1262126502" name="Grafiek 1">
              <a:extLst xmlns:a="http://schemas.openxmlformats.org/drawingml/2006/main">
                <a:ext uri="{FF2B5EF4-FFF2-40B4-BE49-F238E27FC236}">
                  <a16:creationId xmlns:a16="http://schemas.microsoft.com/office/drawing/2014/main" id="{4645DE57-5E20-AD79-F4D7-CA316E24C4E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6B0F7201" w14:textId="4EFD88E0" w:rsidR="00BD260B" w:rsidRPr="00BD260B" w:rsidRDefault="0053194B" w:rsidP="0053194B">
      <w:pPr>
        <w:pStyle w:val="Bijschrift"/>
        <w:jc w:val="center"/>
      </w:pPr>
      <w:bookmarkStart w:id="48" w:name="_Toc187596387"/>
      <w:r>
        <w:t xml:space="preserve">Figure </w:t>
      </w:r>
      <w:r>
        <w:fldChar w:fldCharType="begin"/>
      </w:r>
      <w:r>
        <w:instrText xml:space="preserve"> SEQ Figure \* ARABIC </w:instrText>
      </w:r>
      <w:r>
        <w:fldChar w:fldCharType="separate"/>
      </w:r>
      <w:r w:rsidR="008C49AE">
        <w:rPr>
          <w:noProof/>
        </w:rPr>
        <w:t>15</w:t>
      </w:r>
      <w:r>
        <w:fldChar w:fldCharType="end"/>
      </w:r>
      <w:r>
        <w:t xml:space="preserve"> Comparisons of the collected Patient Data of both AI-systems</w:t>
      </w:r>
      <w:bookmarkEnd w:id="48"/>
    </w:p>
    <w:p w14:paraId="64A755B1" w14:textId="77777777" w:rsidR="0061516B" w:rsidRDefault="00C94B2D" w:rsidP="00C94B2D">
      <w:r w:rsidRPr="00015EA5">
        <w:t>Based on the averages the Goal Oriented Action Planning agents leave more angry. A lot more patients get treated with the Finite State Machine</w:t>
      </w:r>
      <w:r w:rsidR="00A263EF" w:rsidRPr="00015EA5">
        <w:t>s.</w:t>
      </w:r>
      <w:r w:rsidR="00BD260B">
        <w:t xml:space="preserve"> But why are the Finite State Machine Patient getting treated more? Thiscan be because the Finite State Machine patient already knows his next State and just waits until he can transition. The Goal Oriented Action Planning agent on the other hand still has to create new plans. </w:t>
      </w:r>
    </w:p>
    <w:p w14:paraId="54DB4C31" w14:textId="32BF0173" w:rsidR="00BD260B" w:rsidRDefault="00BD260B" w:rsidP="00C94B2D">
      <w:r>
        <w:t>Example the Goal Oriented Action Planning patient has 3 goals:</w:t>
      </w:r>
    </w:p>
    <w:p w14:paraId="23F6FC0B" w14:textId="77777777" w:rsidR="00BD260B" w:rsidRDefault="00BD260B" w:rsidP="00BD260B">
      <w:pPr>
        <w:pStyle w:val="Lijstalinea"/>
        <w:numPr>
          <w:ilvl w:val="0"/>
          <w:numId w:val="12"/>
        </w:numPr>
      </w:pPr>
      <w:r>
        <w:t>Be at the hospital</w:t>
      </w:r>
    </w:p>
    <w:p w14:paraId="2EB9F860" w14:textId="77777777" w:rsidR="00BD260B" w:rsidRDefault="00BD260B" w:rsidP="00BD260B">
      <w:pPr>
        <w:pStyle w:val="Lijstalinea"/>
        <w:numPr>
          <w:ilvl w:val="0"/>
          <w:numId w:val="12"/>
        </w:numPr>
      </w:pPr>
      <w:r>
        <w:t>Receive Treatment</w:t>
      </w:r>
    </w:p>
    <w:p w14:paraId="790A285A" w14:textId="77777777" w:rsidR="00BD260B" w:rsidRDefault="00BD260B" w:rsidP="00BD260B">
      <w:pPr>
        <w:pStyle w:val="Lijstalinea"/>
        <w:numPr>
          <w:ilvl w:val="0"/>
          <w:numId w:val="12"/>
        </w:numPr>
      </w:pPr>
      <w:r>
        <w:t>Go home</w:t>
      </w:r>
    </w:p>
    <w:p w14:paraId="1F2169C6" w14:textId="68110532" w:rsidR="00C94B2D" w:rsidRPr="00BD260B" w:rsidRDefault="00BD260B" w:rsidP="00BD260B">
      <w:r>
        <w:t xml:space="preserve">For all the goals a new plan has to be made and their preconditions also have to be met. So Goal Oriented Action Planning get just left behind. </w:t>
      </w:r>
    </w:p>
    <w:p w14:paraId="40E27D80" w14:textId="6211B614" w:rsidR="00C94B2D" w:rsidRPr="00015EA5" w:rsidRDefault="00C94B2D" w:rsidP="00C94B2D">
      <w:r w:rsidRPr="00015EA5">
        <w:t xml:space="preserve">So </w:t>
      </w:r>
      <w:r w:rsidR="00B944C6" w:rsidRPr="00015EA5">
        <w:t>I</w:t>
      </w:r>
      <w:r w:rsidRPr="00015EA5">
        <w:t xml:space="preserve"> can conclude that:</w:t>
      </w:r>
    </w:p>
    <w:p w14:paraId="022BA7AD" w14:textId="77777777" w:rsidR="00C94B2D" w:rsidRPr="00015EA5" w:rsidRDefault="00C94B2D" w:rsidP="00C94B2D">
      <w:r w:rsidRPr="00015EA5">
        <w:rPr>
          <w:b/>
          <w:bCs/>
        </w:rPr>
        <w:t>H3</w:t>
      </w:r>
      <w:r w:rsidRPr="00015EA5">
        <w:t xml:space="preserve">: </w:t>
      </w:r>
      <w:r w:rsidRPr="00015EA5">
        <w:rPr>
          <w:i/>
          <w:iCs/>
        </w:rPr>
        <w:t>“After a 100 000 patients have passed through the hospital the Goal Oriented Action Planning Patients leave the hospital more angry.”</w:t>
      </w:r>
      <w:r w:rsidRPr="00015EA5">
        <w:t xml:space="preserve"> Is true.</w:t>
      </w:r>
    </w:p>
    <w:p w14:paraId="3870237D" w14:textId="77777777" w:rsidR="00C94B2D" w:rsidRPr="00015EA5" w:rsidRDefault="00C94B2D" w:rsidP="00C94B2D">
      <w:r w:rsidRPr="00015EA5">
        <w:t xml:space="preserve"> </w:t>
      </w:r>
      <w:r w:rsidRPr="00015EA5">
        <w:rPr>
          <w:b/>
          <w:bCs/>
        </w:rPr>
        <w:t>H4</w:t>
      </w:r>
      <w:r w:rsidRPr="00015EA5">
        <w:t xml:space="preserve">: </w:t>
      </w:r>
      <w:r w:rsidRPr="00015EA5">
        <w:rPr>
          <w:i/>
          <w:iCs/>
        </w:rPr>
        <w:t>“After a 100 000 patients have passed through the hospital the Finite State machine has more Patients treated.”</w:t>
      </w:r>
      <w:r w:rsidRPr="00015EA5">
        <w:t xml:space="preserve"> Is true.</w:t>
      </w:r>
    </w:p>
    <w:p w14:paraId="52E00AFC" w14:textId="70013ECE" w:rsidR="00BD260B" w:rsidRDefault="00BD260B"/>
    <w:p w14:paraId="7053C654" w14:textId="77777777" w:rsidR="007F7366" w:rsidRDefault="00C05CA7" w:rsidP="007F7366">
      <w:pPr>
        <w:keepNext/>
      </w:pPr>
      <w:r w:rsidRPr="00C05CA7">
        <w:rPr>
          <w:noProof/>
        </w:rPr>
        <w:drawing>
          <wp:inline distT="0" distB="0" distL="0" distR="0" wp14:anchorId="3BB2746B" wp14:editId="363F0DFF">
            <wp:extent cx="5943600" cy="3962400"/>
            <wp:effectExtent l="0" t="0" r="0" b="0"/>
            <wp:docPr id="1860413089" name="Grafiek 1">
              <a:extLst xmlns:a="http://schemas.openxmlformats.org/drawingml/2006/main">
                <a:ext uri="{FF2B5EF4-FFF2-40B4-BE49-F238E27FC236}">
                  <a16:creationId xmlns:a16="http://schemas.microsoft.com/office/drawing/2014/main" id="{18379B95-A7DB-147D-1857-5ABAD32B2C8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2DABBBD0" w14:textId="07680E6B" w:rsidR="00724AAF" w:rsidRDefault="007F7366" w:rsidP="007F7366">
      <w:pPr>
        <w:pStyle w:val="Bijschrift"/>
        <w:jc w:val="center"/>
      </w:pPr>
      <w:bookmarkStart w:id="49" w:name="_Toc187596388"/>
      <w:r>
        <w:t xml:space="preserve">Figure </w:t>
      </w:r>
      <w:r>
        <w:fldChar w:fldCharType="begin"/>
      </w:r>
      <w:r>
        <w:instrText xml:space="preserve"> SEQ Figure \* ARABIC </w:instrText>
      </w:r>
      <w:r>
        <w:fldChar w:fldCharType="separate"/>
      </w:r>
      <w:r w:rsidR="008C49AE">
        <w:rPr>
          <w:noProof/>
        </w:rPr>
        <w:t>16</w:t>
      </w:r>
      <w:r>
        <w:fldChar w:fldCharType="end"/>
      </w:r>
      <w:r>
        <w:t xml:space="preserve"> Comparisons of the collected Data for the nurses</w:t>
      </w:r>
      <w:bookmarkEnd w:id="49"/>
    </w:p>
    <w:p w14:paraId="7D40D17B" w14:textId="754A02A0" w:rsidR="00C94B2D" w:rsidRDefault="00BD260B" w:rsidP="00C94B2D">
      <w:r w:rsidRPr="00015EA5">
        <w:t>The Goal Oriented Action Planning nurses take more coffee breaks</w:t>
      </w:r>
      <w:r w:rsidR="00724AAF">
        <w:t xml:space="preserve"> on average</w:t>
      </w:r>
      <w:r w:rsidRPr="00015EA5">
        <w:t>.</w:t>
      </w:r>
    </w:p>
    <w:p w14:paraId="1BA42ECA" w14:textId="77777777" w:rsidR="00BD260B" w:rsidRPr="00015EA5" w:rsidRDefault="00BD260B" w:rsidP="00BD260B">
      <w:r w:rsidRPr="00015EA5">
        <w:t>So I can conclude that:</w:t>
      </w:r>
    </w:p>
    <w:p w14:paraId="04A3B934" w14:textId="77777777" w:rsidR="00BD260B" w:rsidRPr="00015EA5" w:rsidRDefault="00BD260B" w:rsidP="00BD260B">
      <w:pPr>
        <w:rPr>
          <w:i/>
          <w:iCs/>
        </w:rPr>
      </w:pPr>
      <w:r w:rsidRPr="00015EA5">
        <w:rPr>
          <w:b/>
          <w:bCs/>
        </w:rPr>
        <w:t>H2</w:t>
      </w:r>
      <w:r w:rsidRPr="00015EA5">
        <w:rPr>
          <w:i/>
          <w:iCs/>
        </w:rPr>
        <w:t xml:space="preserve">: “After a 100 000 patients have passed through the hospital the Goal Oriented Action planning nurses take more coffee breaks.” </w:t>
      </w:r>
      <w:r w:rsidRPr="00015EA5">
        <w:t>is true</w:t>
      </w:r>
      <w:r w:rsidRPr="00015EA5">
        <w:rPr>
          <w:i/>
          <w:iCs/>
        </w:rPr>
        <w:t>.</w:t>
      </w:r>
    </w:p>
    <w:p w14:paraId="175F3877" w14:textId="763F4A82" w:rsidR="00C94B2D" w:rsidRPr="00C94B2D" w:rsidRDefault="00C94B2D" w:rsidP="00C94B2D">
      <w:r>
        <w:br w:type="page"/>
      </w:r>
    </w:p>
    <w:p w14:paraId="7024DB76" w14:textId="6D1FF2AD" w:rsidR="00CA24DB" w:rsidRPr="00526BBF" w:rsidRDefault="00CA24DB" w:rsidP="007D780A">
      <w:pPr>
        <w:pStyle w:val="Kop1"/>
        <w:rPr>
          <w:sz w:val="20"/>
          <w:szCs w:val="20"/>
        </w:rPr>
      </w:pPr>
      <w:bookmarkStart w:id="50" w:name="_Toc187609052"/>
      <w:r w:rsidRPr="00526BBF">
        <w:rPr>
          <w:sz w:val="20"/>
          <w:szCs w:val="20"/>
        </w:rPr>
        <w:lastRenderedPageBreak/>
        <w:t>Discussion</w:t>
      </w:r>
      <w:bookmarkEnd w:id="50"/>
    </w:p>
    <w:p w14:paraId="389EF0AA" w14:textId="77777777" w:rsidR="00EE7FB4" w:rsidRDefault="00EE7FB4" w:rsidP="00CA24DB">
      <w:pPr>
        <w:rPr>
          <w:rStyle w:val="Subtielebenadrukking"/>
          <w:b/>
          <w:color w:val="auto"/>
        </w:rPr>
      </w:pPr>
    </w:p>
    <w:p w14:paraId="650EBCA4" w14:textId="3E896971" w:rsidR="00F16F89" w:rsidRDefault="00A263EF" w:rsidP="00CA24DB">
      <w:r>
        <w:t>Testing the level for performance:</w:t>
      </w:r>
    </w:p>
    <w:p w14:paraId="61D668F2" w14:textId="34684639" w:rsidR="00A263EF" w:rsidRDefault="00A220F6" w:rsidP="00CA24DB">
      <w:r>
        <w:t xml:space="preserve">The experiment where I compared the performance off all the agents with a Finite State Machine to the agents who have Goal Oriented Action Planning as their behaviour. </w:t>
      </w:r>
      <w:r w:rsidR="00751A45">
        <w:t>The results c</w:t>
      </w:r>
      <w:r>
        <w:t>learly show that Finite State Machines are better for performance.</w:t>
      </w:r>
      <w:r w:rsidR="00F55DC1">
        <w:t xml:space="preserve"> </w:t>
      </w:r>
      <w:r w:rsidR="00751A45">
        <w:t xml:space="preserve">I did not think the difference would be this big. </w:t>
      </w:r>
      <w:r w:rsidR="00F55DC1">
        <w:t>I think this experiment is good if you only want to look at performance</w:t>
      </w:r>
      <w:r w:rsidR="004A3AA6">
        <w:t xml:space="preserve"> because you need an Ai behaviour system for a lot of agents</w:t>
      </w:r>
      <w:r w:rsidR="00F55DC1">
        <w:t>.</w:t>
      </w:r>
      <w:r w:rsidR="004A3AA6">
        <w:t xml:space="preserve"> </w:t>
      </w:r>
      <w:r w:rsidR="00EE7FB4">
        <w:t>However this experiment lacks when you don’t need to watch for performance. example: if I need a lot of dumb agents and just one really good boss. The dumb agents should be tested more for performance since we update that large amount</w:t>
      </w:r>
      <w:r w:rsidR="004A3AA6">
        <w:t xml:space="preserve"> of agents</w:t>
      </w:r>
      <w:r w:rsidR="00EE7FB4">
        <w:t xml:space="preserve"> in comparison with just one update from a Smarter more interesting agent. </w:t>
      </w:r>
    </w:p>
    <w:p w14:paraId="0890B260" w14:textId="77777777" w:rsidR="00F16F89" w:rsidRDefault="00F16F89" w:rsidP="00CA24DB"/>
    <w:p w14:paraId="530B8526" w14:textId="0167DCDD" w:rsidR="00F16F89" w:rsidRDefault="00F16F89" w:rsidP="00CA24DB">
      <w:r>
        <w:t>Testing Agent Performance:</w:t>
      </w:r>
    </w:p>
    <w:p w14:paraId="50F7969E" w14:textId="3072C8AD" w:rsidR="00F16F89" w:rsidRPr="000D4433" w:rsidRDefault="00F16F89" w:rsidP="00CA24DB">
      <w:r>
        <w:t>The Finite State Machine Agents where a lot faster because they already had a plan/ planned next state while the Goal Oriented Action Planning agents still need to think about their next goal and how they are going to get there. The big amount of angry patients on the Goal Oriented Action planning side is just because they could not keep up and the patient would just leave angry.   While I was predicting that the Finite State machine agents would have an higher amount of agents treated I was not expecting the difference to be this high.</w:t>
      </w:r>
      <w:r w:rsidR="005A29DD">
        <w:t xml:space="preserve"> </w:t>
      </w:r>
      <w:r w:rsidR="00EE7FB4">
        <w:t>But I also think this experiment should be done again when the agents have more choice because we weren’t able to show any of Goal Oriented Action Planning their strengths. Goal Oriented Action Planning isn’t supposed to be the faster agent but a smarter agent. This means that the Goal Oriented Action Planning agent should show a lot more variety in the data. Which here is just a big difference because there really isn’t a lot of choice.</w:t>
      </w:r>
    </w:p>
    <w:p w14:paraId="288744E0" w14:textId="77777777" w:rsidR="00CA24DB" w:rsidRPr="000D4433" w:rsidRDefault="00CA24DB" w:rsidP="00CA24DB"/>
    <w:p w14:paraId="686A1685" w14:textId="77777777" w:rsidR="00CA24DB" w:rsidRPr="000D4433" w:rsidRDefault="00CA24DB" w:rsidP="00CA24DB">
      <w:pPr>
        <w:rPr>
          <w:rFonts w:asciiTheme="majorHAnsi" w:eastAsiaTheme="majorEastAsia" w:hAnsiTheme="majorHAnsi" w:cstheme="majorBidi"/>
          <w:color w:val="1F4E79" w:themeColor="accent1" w:themeShade="80"/>
          <w:sz w:val="36"/>
          <w:szCs w:val="36"/>
        </w:rPr>
      </w:pPr>
      <w:r w:rsidRPr="000D4433">
        <w:br w:type="page"/>
      </w:r>
    </w:p>
    <w:p w14:paraId="3C2F9225" w14:textId="77777777" w:rsidR="000D5C84" w:rsidRPr="00526BBF" w:rsidRDefault="000D5C84" w:rsidP="000D5C84">
      <w:pPr>
        <w:pStyle w:val="Kop1"/>
        <w:rPr>
          <w:sz w:val="20"/>
          <w:szCs w:val="20"/>
        </w:rPr>
      </w:pPr>
      <w:bookmarkStart w:id="51" w:name="_Toc187609053"/>
      <w:r w:rsidRPr="00526BBF">
        <w:rPr>
          <w:sz w:val="20"/>
          <w:szCs w:val="20"/>
        </w:rPr>
        <w:lastRenderedPageBreak/>
        <w:t>Conclusion</w:t>
      </w:r>
      <w:bookmarkEnd w:id="51"/>
    </w:p>
    <w:p w14:paraId="080678A6" w14:textId="77777777" w:rsidR="000D5C84" w:rsidRPr="000D4433" w:rsidRDefault="000D5C84" w:rsidP="000D5C84"/>
    <w:p w14:paraId="4DEA0958" w14:textId="79D3DC6A" w:rsidR="003C4C6D" w:rsidRDefault="00A443FE" w:rsidP="000D5C84">
      <w:r>
        <w:t>The research question was:  “</w:t>
      </w:r>
      <w:r w:rsidRPr="006A1C43">
        <w:rPr>
          <w:b/>
          <w:bCs/>
        </w:rPr>
        <w:t>What is the impact of switching from a Finite State Machine to Goal Oriented Action Planning (GOAP) in a simulation game?</w:t>
      </w:r>
      <w:r>
        <w:t xml:space="preserve">” The two experiments show what happens when you switch from a Finite State Machine to Goal Oriented Action Planning. </w:t>
      </w:r>
    </w:p>
    <w:p w14:paraId="7EAD88B4" w14:textId="77777777" w:rsidR="00A443FE" w:rsidRDefault="00A443FE" w:rsidP="000D5C84">
      <w:r>
        <w:t>Because of the comparison I made with the experiments I can conclude the following:</w:t>
      </w:r>
    </w:p>
    <w:p w14:paraId="2D95D1AB" w14:textId="77777777" w:rsidR="00A443FE" w:rsidRDefault="00A443FE">
      <w:r>
        <w:t>Finite State Machines are better for performance. Goal Oriented Action Planning takes a lot more time running scripts per frame because they have to keep making plans for characters that have nothing to do this creates the performance hit.</w:t>
      </w:r>
    </w:p>
    <w:p w14:paraId="51935EC5" w14:textId="77777777" w:rsidR="00F1451A" w:rsidRDefault="00385527">
      <w:r>
        <w:t>The Finite State Machine Patients get treated more because they will always know what their next states are</w:t>
      </w:r>
      <w:r w:rsidR="00F1451A">
        <w:t xml:space="preserve"> and there is less room for error</w:t>
      </w:r>
      <w:r>
        <w:t>.</w:t>
      </w:r>
    </w:p>
    <w:p w14:paraId="1CB66605" w14:textId="77777777" w:rsidR="00F1451A" w:rsidRDefault="00F1451A">
      <w:r>
        <w:t>The Goal Oriented Action Planning nurses take more coffee breaks but this can just be because if there are not patients to treat you just keep taking coffee breaks.</w:t>
      </w:r>
    </w:p>
    <w:p w14:paraId="70EBCB13" w14:textId="77777777" w:rsidR="00A03C0D" w:rsidRDefault="00F1451A">
      <w:r>
        <w:t>The Goal Oriented Action Planning nurses have more patients leaving the hospital angry.  This is because the timer for leaving the hospital is very low 0.25of a Second.</w:t>
      </w:r>
    </w:p>
    <w:p w14:paraId="267559C0" w14:textId="2D931409" w:rsidR="002E1349" w:rsidRPr="00A443FE" w:rsidRDefault="00A03C0D">
      <w:r>
        <w:t>While a lot of agents with Goal Oriented Action Planning is bad for performance maybe one agent with Goal Oriented Action Planning can be a good thing for example a boss. Because GOAP showed more variety with the coffee breaks</w:t>
      </w:r>
      <w:r w:rsidR="00C21C84">
        <w:t>.</w:t>
      </w:r>
      <w:r w:rsidR="002E1349" w:rsidRPr="000D4433">
        <w:br w:type="page"/>
      </w:r>
    </w:p>
    <w:p w14:paraId="1CD0ACB9" w14:textId="5D3CD578" w:rsidR="00CA24DB" w:rsidRPr="00526BBF" w:rsidRDefault="00CA24DB" w:rsidP="0059483C">
      <w:pPr>
        <w:pStyle w:val="Kop1"/>
        <w:rPr>
          <w:sz w:val="20"/>
          <w:szCs w:val="20"/>
        </w:rPr>
      </w:pPr>
      <w:bookmarkStart w:id="52" w:name="_Toc187609054"/>
      <w:r w:rsidRPr="00526BBF">
        <w:rPr>
          <w:sz w:val="20"/>
          <w:szCs w:val="20"/>
        </w:rPr>
        <w:lastRenderedPageBreak/>
        <w:t>Future work</w:t>
      </w:r>
      <w:bookmarkEnd w:id="52"/>
    </w:p>
    <w:p w14:paraId="2D1EDA70" w14:textId="77777777" w:rsidR="00015EA5" w:rsidRDefault="00015EA5" w:rsidP="00115B70"/>
    <w:p w14:paraId="10F1A4D6" w14:textId="13AEC984" w:rsidR="00B42EB3" w:rsidRPr="00015EA5" w:rsidRDefault="00411D31" w:rsidP="00115B70">
      <w:r w:rsidRPr="00015EA5">
        <w:t xml:space="preserve">While this experiment was good to check the differences between Goal Oriented Action Planning and Finite State machines it still was limited in the amount of choice it gave to the agents. So when there is a limited amount of choice you can make I would say that gives a little bit of an unfair advantage to the Finite State Machines. </w:t>
      </w:r>
      <w:r w:rsidR="00B52287" w:rsidRPr="00015EA5">
        <w:t xml:space="preserve">Because with the Finite State Machines you already know the next state. But with Goal Oriented Action planning he would just plan for goals he already knows that are going to be the next step. </w:t>
      </w:r>
      <w:r w:rsidRPr="00015EA5">
        <w:t xml:space="preserve">So if I </w:t>
      </w:r>
      <w:r w:rsidR="005C0BE8" w:rsidRPr="00015EA5">
        <w:t>were</w:t>
      </w:r>
      <w:r w:rsidRPr="00015EA5">
        <w:t xml:space="preserve"> to run these experiments again I would make them a lot bigger so there is an abundance of choice.</w:t>
      </w:r>
    </w:p>
    <w:p w14:paraId="43A9C90D" w14:textId="337583BA" w:rsidR="00B42EB3" w:rsidRPr="00015EA5" w:rsidRDefault="000C51EE" w:rsidP="00115B70">
      <w:r w:rsidRPr="00015EA5">
        <w:t xml:space="preserve">If I were to run this research again I would change these things. I would make one level where you fight a boss. The boss uses an AI behaviour system Finite State Machines </w:t>
      </w:r>
      <w:r w:rsidR="00B52287" w:rsidRPr="00015EA5">
        <w:t>or</w:t>
      </w:r>
      <w:r w:rsidRPr="00015EA5">
        <w:t xml:space="preserve"> Goal Oriented Action Planning. We </w:t>
      </w:r>
      <w:r w:rsidR="00B52287" w:rsidRPr="00015EA5">
        <w:t>keep</w:t>
      </w:r>
      <w:r w:rsidRPr="00015EA5">
        <w:t xml:space="preserve"> the first and second experiment</w:t>
      </w:r>
      <w:r w:rsidR="00B52287" w:rsidRPr="00015EA5">
        <w:t xml:space="preserve"> the same</w:t>
      </w:r>
      <w:r w:rsidRPr="00015EA5">
        <w:t>. But I would create a third experiment where you ask people to play the boss fight and ask which boss was more interesting to fight.</w:t>
      </w:r>
      <w:r w:rsidR="00B52287" w:rsidRPr="00015EA5">
        <w:t xml:space="preserve"> The third experiment could show one of the strengths of Goal Oriented Action Planning. The Goal Oriented Action Planning could show the player a smarter boss compared to the Finite State Machine Boss. The conclusion would not just be the performance and data from a simulation but have the player also decide for themselves if they like smarter non playable characters in video games.</w:t>
      </w:r>
    </w:p>
    <w:p w14:paraId="1B0DC4A9" w14:textId="3E4B47F1" w:rsidR="00B42EB3" w:rsidRPr="00015EA5" w:rsidRDefault="00FE28C8" w:rsidP="00115B70">
      <w:r w:rsidRPr="00015EA5">
        <w:t xml:space="preserve">Another way to create a smart agent is with </w:t>
      </w:r>
      <w:r w:rsidR="006446A2" w:rsidRPr="00015EA5">
        <w:t>U</w:t>
      </w:r>
      <w:r w:rsidRPr="00015EA5">
        <w:t>tility AI. I looked into Utility AI during the Literature Study, but chose Goal Oriented Action Planning over Utility AI. So making a comparison between an AI behaviour system and the same AI behaviour system but with Utility AI can be interesting. The experiments I did in this project can also be used to check if Utility AI is better than the normal behaviour system.</w:t>
      </w:r>
    </w:p>
    <w:p w14:paraId="326A85A8" w14:textId="7DE6DBD9" w:rsidR="00CA24DB" w:rsidRPr="00015EA5" w:rsidRDefault="00FE28C8" w:rsidP="00CA24DB">
      <w:r w:rsidRPr="00015EA5">
        <w:t xml:space="preserve">The industries </w:t>
      </w:r>
      <w:r w:rsidR="00C43A69" w:rsidRPr="00015EA5">
        <w:t>standard</w:t>
      </w:r>
      <w:r w:rsidRPr="00015EA5">
        <w:t xml:space="preserve"> way to make non</w:t>
      </w:r>
      <w:r w:rsidR="00C43A69" w:rsidRPr="00015EA5">
        <w:t>-</w:t>
      </w:r>
      <w:r w:rsidRPr="00015EA5">
        <w:t xml:space="preserve">playable characters systems are Finite State Machines and Behaviour Trees. This project compared Goal Oriented Action Planning with Finite State Machines but you could also compare it with Behaviour Trees.  </w:t>
      </w:r>
    </w:p>
    <w:p w14:paraId="3B9652DA" w14:textId="77777777" w:rsidR="00CA24DB" w:rsidRPr="000D4433" w:rsidRDefault="00CA24DB" w:rsidP="00CA24DB">
      <w:pPr>
        <w:rPr>
          <w:rFonts w:asciiTheme="majorHAnsi" w:eastAsiaTheme="majorEastAsia" w:hAnsiTheme="majorHAnsi" w:cstheme="majorBidi"/>
          <w:color w:val="1F4E79" w:themeColor="accent1" w:themeShade="80"/>
          <w:sz w:val="36"/>
          <w:szCs w:val="36"/>
        </w:rPr>
      </w:pPr>
      <w:r w:rsidRPr="000D4433">
        <w:br w:type="page"/>
      </w:r>
    </w:p>
    <w:p w14:paraId="10F5405A" w14:textId="021EAB2D" w:rsidR="00CA24DB" w:rsidRPr="00526BBF" w:rsidRDefault="001D5823" w:rsidP="00CA24DB">
      <w:pPr>
        <w:pStyle w:val="Kop1"/>
        <w:rPr>
          <w:sz w:val="20"/>
          <w:szCs w:val="20"/>
        </w:rPr>
      </w:pPr>
      <w:bookmarkStart w:id="53" w:name="_Toc187609055"/>
      <w:r w:rsidRPr="00526BBF">
        <w:rPr>
          <w:sz w:val="20"/>
          <w:szCs w:val="20"/>
        </w:rPr>
        <w:lastRenderedPageBreak/>
        <w:t xml:space="preserve">Critical </w:t>
      </w:r>
      <w:r w:rsidR="00CA24DB" w:rsidRPr="00526BBF">
        <w:rPr>
          <w:sz w:val="20"/>
          <w:szCs w:val="20"/>
        </w:rPr>
        <w:t>Reflection</w:t>
      </w:r>
      <w:bookmarkEnd w:id="53"/>
    </w:p>
    <w:p w14:paraId="212E2AB4" w14:textId="77777777" w:rsidR="00293DAA" w:rsidRPr="000D4433" w:rsidRDefault="00293DAA" w:rsidP="00CA24DB"/>
    <w:p w14:paraId="55E18FB9" w14:textId="759E491F" w:rsidR="00CA24DB" w:rsidRDefault="00245612" w:rsidP="00CA24DB">
      <w:r>
        <w:t>I started this research project to learn more about AI behaviour systems for non-playable characters. After doing some research I was wondering why Goal Oriented Action Planning is not used more by the gaming industry. After learning and working with Goal Oriented Action Planning</w:t>
      </w:r>
      <w:r w:rsidR="00595D4C">
        <w:t>,</w:t>
      </w:r>
      <w:r>
        <w:t xml:space="preserve"> I have</w:t>
      </w:r>
      <w:r w:rsidR="00595D4C">
        <w:t xml:space="preserve"> gotten</w:t>
      </w:r>
      <w:r>
        <w:t xml:space="preserve"> a better idea of when you want to use</w:t>
      </w:r>
      <w:r w:rsidR="00983CB1">
        <w:t xml:space="preserve"> Goal Oriented Action Planning</w:t>
      </w:r>
      <w:r>
        <w:t xml:space="preserve"> </w:t>
      </w:r>
      <w:r w:rsidR="00983CB1">
        <w:t>and</w:t>
      </w:r>
      <w:r>
        <w:t xml:space="preserve"> when you do</w:t>
      </w:r>
      <w:r w:rsidR="00E17B61">
        <w:t>n’t</w:t>
      </w:r>
      <w:r>
        <w:t xml:space="preserve"> want to use Goal Oriented Action Planning. I have</w:t>
      </w:r>
      <w:r w:rsidR="00983CB1">
        <w:t xml:space="preserve"> already learned so many new things about </w:t>
      </w:r>
      <w:r>
        <w:t>Goal Oriented Action Planning</w:t>
      </w:r>
      <w:r w:rsidR="00E17B61">
        <w:t>.</w:t>
      </w:r>
      <w:r w:rsidR="00486363" w:rsidRPr="00486363">
        <w:t xml:space="preserve"> </w:t>
      </w:r>
      <w:r w:rsidR="00486363">
        <w:t>After learning about Goal Oriented Action Planning I want to learn more about Utility AI.</w:t>
      </w:r>
    </w:p>
    <w:p w14:paraId="56493655" w14:textId="18AE816A" w:rsidR="00293DAA" w:rsidRDefault="00293DAA" w:rsidP="00CA24DB">
      <w:r>
        <w:t>On the other hand I hoped this research project might be able to get on my portfolio. But there is not really a lot to show. The project is not flashy so I think not a lot of people will be interested in it since also the rendering is turned off and you can’t see anything. However this project helped me acquire the skills for creating a flashy project with a fully working Goal Oriented Action Planning Boss.</w:t>
      </w:r>
    </w:p>
    <w:p w14:paraId="2BC83893" w14:textId="38D0ABD3" w:rsidR="00E17B61" w:rsidRDefault="00E17B61" w:rsidP="00CA24DB">
      <w:r>
        <w:t xml:space="preserve">I have also grown in </w:t>
      </w:r>
      <w:r w:rsidR="003D0CBE">
        <w:t xml:space="preserve">many </w:t>
      </w:r>
      <w:r>
        <w:t>other ways for example I’ve got the opportunity to work with unity version 6. Learn more about the unity profiler and profiler analyser.</w:t>
      </w:r>
      <w:r w:rsidR="00293DAA">
        <w:t xml:space="preserve"> </w:t>
      </w:r>
      <w:r w:rsidR="00486363">
        <w:t>But I really need to work on my writing skill and presenting skills.</w:t>
      </w:r>
    </w:p>
    <w:p w14:paraId="784D01CA" w14:textId="74F19C70" w:rsidR="00F15E31" w:rsidRDefault="00F15E31" w:rsidP="00CA24DB">
      <w:r>
        <w:t xml:space="preserve">After doing this research paper I am happy with what I got done and what I have accomplished. Sadly there wasn’t more time I was thinking of maybe adding a third experiment but this is now written in the future work section. </w:t>
      </w:r>
    </w:p>
    <w:p w14:paraId="36E8FFF2" w14:textId="77777777" w:rsidR="00486363" w:rsidRDefault="00486363" w:rsidP="00CA24DB"/>
    <w:p w14:paraId="1519302F" w14:textId="77777777" w:rsidR="00245612" w:rsidRPr="000D4433" w:rsidRDefault="00245612" w:rsidP="00CA24DB"/>
    <w:p w14:paraId="495382AD" w14:textId="77777777" w:rsidR="00CA24DB" w:rsidRPr="000D4433" w:rsidRDefault="00CA24DB" w:rsidP="00CA24DB"/>
    <w:p w14:paraId="23C8F1DA" w14:textId="77777777" w:rsidR="00CA24DB" w:rsidRPr="000D4433" w:rsidRDefault="00CA24DB" w:rsidP="00CA24DB">
      <w:pPr>
        <w:rPr>
          <w:rFonts w:asciiTheme="majorHAnsi" w:eastAsiaTheme="majorEastAsia" w:hAnsiTheme="majorHAnsi" w:cstheme="majorBidi"/>
          <w:color w:val="1F4E79" w:themeColor="accent1" w:themeShade="80"/>
          <w:sz w:val="36"/>
          <w:szCs w:val="36"/>
        </w:rPr>
      </w:pPr>
      <w:r w:rsidRPr="000D4433">
        <w:br w:type="page"/>
      </w:r>
    </w:p>
    <w:p w14:paraId="5EB7A470" w14:textId="47ACC136" w:rsidR="003C4C6D" w:rsidRPr="00046894" w:rsidRDefault="000D5C84" w:rsidP="00046894">
      <w:pPr>
        <w:pStyle w:val="Kop1"/>
        <w:rPr>
          <w:sz w:val="20"/>
          <w:szCs w:val="20"/>
        </w:rPr>
      </w:pPr>
      <w:bookmarkStart w:id="54" w:name="_Toc187609056"/>
      <w:r w:rsidRPr="003B4B58">
        <w:rPr>
          <w:sz w:val="20"/>
          <w:szCs w:val="20"/>
        </w:rPr>
        <w:lastRenderedPageBreak/>
        <w:t>References</w:t>
      </w:r>
      <w:bookmarkEnd w:id="54"/>
    </w:p>
    <w:p w14:paraId="27096FB0" w14:textId="77777777" w:rsidR="00D62C6F" w:rsidRDefault="00D62C6F" w:rsidP="003C4C6D">
      <w:pPr>
        <w:rPr>
          <w:rStyle w:val="Subtielebenadrukking"/>
          <w:b/>
          <w:color w:val="auto"/>
        </w:rPr>
      </w:pPr>
    </w:p>
    <w:p w14:paraId="702CB73A" w14:textId="4B98267D" w:rsidR="003B4B58" w:rsidRDefault="00310587" w:rsidP="003C4C6D">
      <w:pPr>
        <w:rPr>
          <w:b/>
          <w:bCs/>
          <w:lang w:val="en-US"/>
        </w:rPr>
      </w:pPr>
      <w:r w:rsidRPr="003B4B58">
        <w:fldChar w:fldCharType="begin"/>
      </w:r>
      <w:r w:rsidRPr="003B4B58">
        <w:instrText xml:space="preserve"> ADDIN ZOTERO_ITEM CSL_CITATION {"citationID":"MCKotrsz","properties":{"formattedCitation":"[1]","plainCitation":"[1]","noteIndex":0},"citationItems":[{"id":40,"uris":["http://zotero.org/users/local/3jWiN2uF/items/M4PEF7ZP"],"itemData":{"id":40,"type":"webpage","abstract":"A finite-state machine is a model used to represent and control execution flow. It is perfect for implementing AI in games, producing great results without a complex code. This tutorial describes...","container-title":"Code Envato Tuts+","language":"en","title":"Finite-State Machines: Theory and Implementation | Envato Tuts+","title-short":"Finite-State Machines","URL":"https://code.tutsplus.com/finite-state-machines-theory-and-implementation--gamedev-11867t","accessed":{"date-parts":[["2024",12,30]]},"issued":{"date-parts":[["2013",10,24]]}}}],"schema":"https://github.com/citation-style-language/schema/raw/master/csl-citation.json"} </w:instrText>
      </w:r>
      <w:r w:rsidRPr="003B4B58">
        <w:fldChar w:fldCharType="separate"/>
      </w:r>
      <w:r w:rsidRPr="003B4B58">
        <w:rPr>
          <w:rFonts w:ascii="Calibri" w:hAnsi="Calibri" w:cs="Calibri"/>
        </w:rPr>
        <w:t>[1]</w:t>
      </w:r>
      <w:r w:rsidRPr="003B4B58">
        <w:fldChar w:fldCharType="end"/>
      </w:r>
      <w:r w:rsidRPr="003B4B58">
        <w:t xml:space="preserve"> </w:t>
      </w:r>
      <w:r w:rsidR="00046894">
        <w:t xml:space="preserve">Title: </w:t>
      </w:r>
      <w:r w:rsidR="00046894" w:rsidRPr="00046894">
        <w:rPr>
          <w:lang w:val="en-US"/>
        </w:rPr>
        <w:t>Finite-State Machines: Theory and Implementation.</w:t>
      </w:r>
    </w:p>
    <w:p w14:paraId="13644B17" w14:textId="03C57B95" w:rsidR="00046894" w:rsidRDefault="00046894" w:rsidP="003C4C6D">
      <w:r w:rsidRPr="00046894">
        <w:rPr>
          <w:lang w:val="en-US"/>
        </w:rPr>
        <w:t>Author</w:t>
      </w:r>
      <w:r>
        <w:rPr>
          <w:lang w:val="en-US"/>
        </w:rPr>
        <w:t xml:space="preserve">: </w:t>
      </w:r>
      <w:r w:rsidRPr="00046894">
        <w:t>Fernando Bevilacqua</w:t>
      </w:r>
    </w:p>
    <w:p w14:paraId="2E90C354" w14:textId="6FE999B5" w:rsidR="00046894" w:rsidRDefault="00046894" w:rsidP="003C4C6D">
      <w:r>
        <w:t>Release Date: 24 October  2013</w:t>
      </w:r>
    </w:p>
    <w:p w14:paraId="41EF3C0A" w14:textId="69EC75A7" w:rsidR="00046894" w:rsidRPr="00046894" w:rsidRDefault="00046894" w:rsidP="003C4C6D">
      <w:pPr>
        <w:rPr>
          <w:lang w:val="en-US"/>
        </w:rPr>
      </w:pPr>
      <w:r>
        <w:t>Type: Online Article</w:t>
      </w:r>
    </w:p>
    <w:p w14:paraId="54FC1E55" w14:textId="58106D6D" w:rsidR="00310587" w:rsidRPr="003B4B58" w:rsidRDefault="003B4B58" w:rsidP="003C4C6D">
      <w:r w:rsidRPr="003B4B58">
        <w:t xml:space="preserve">Link: </w:t>
      </w:r>
      <w:hyperlink r:id="rId27" w:history="1">
        <w:r w:rsidRPr="003B4B58">
          <w:rPr>
            <w:rStyle w:val="Hyperlink"/>
          </w:rPr>
          <w:t>https://code.tutsplus.com/finite-state-machines-theory-and-implementation--gamedev-11867t</w:t>
        </w:r>
      </w:hyperlink>
      <w:r w:rsidR="00916E3A" w:rsidRPr="003B4B58">
        <w:t xml:space="preserve"> </w:t>
      </w:r>
    </w:p>
    <w:p w14:paraId="486F05C9" w14:textId="77777777" w:rsidR="00046894" w:rsidRPr="00046894" w:rsidRDefault="00C77FE6" w:rsidP="00046894">
      <w:pPr>
        <w:rPr>
          <w:b/>
          <w:bCs/>
          <w:lang w:val="en-US"/>
        </w:rPr>
      </w:pPr>
      <w:r w:rsidRPr="003B4B58">
        <w:fldChar w:fldCharType="begin"/>
      </w:r>
      <w:r w:rsidRPr="003B4B58">
        <w:instrText xml:space="preserve"> ADDIN ZOTERO_ITEM CSL_CITATION {"citationID":"522DaTDk","properties":{"formattedCitation":"[2]","plainCitation":"[2]","noteIndex":0},"citationItems":[{"id":42,"uris":["http://zotero.org/users/local/3jWiN2uF/items/GSZXNVMN"],"itemData":{"id":42,"type":"post-weblog","abstract":"Let’s explore what Finite State Machines are and why they make life easier on our brains and software.","container-title":"Well Red","language":"en","title":"State Machines for Everyone — Part 1 Introduction","URL":"https://medium.com/well-red/state-machines-for-everyone-part-1-introduction-b7ac9aaf482e","author":[{"family":"Dodge","given":"Alex"}],"accessed":{"date-parts":[["2025",1,11]]},"issued":{"date-parts":[["2020",9,9]]}}}],"schema":"https://github.com/citation-style-language/schema/raw/master/csl-citation.json"} </w:instrText>
      </w:r>
      <w:r w:rsidRPr="003B4B58">
        <w:fldChar w:fldCharType="separate"/>
      </w:r>
      <w:r w:rsidRPr="003B4B58">
        <w:rPr>
          <w:rFonts w:ascii="Calibri" w:hAnsi="Calibri" w:cs="Calibri"/>
        </w:rPr>
        <w:t>[2]</w:t>
      </w:r>
      <w:r w:rsidRPr="003B4B58">
        <w:fldChar w:fldCharType="end"/>
      </w:r>
      <w:r w:rsidRPr="003B4B58">
        <w:t xml:space="preserve"> </w:t>
      </w:r>
      <w:r w:rsidR="00046894">
        <w:t xml:space="preserve">Title: </w:t>
      </w:r>
      <w:r w:rsidR="00046894" w:rsidRPr="00046894">
        <w:rPr>
          <w:lang w:val="en-US"/>
        </w:rPr>
        <w:t>State Machines for Everyone — Part 1 Introduction</w:t>
      </w:r>
    </w:p>
    <w:p w14:paraId="50A42642" w14:textId="45E121AE" w:rsidR="003B4B58" w:rsidRDefault="00046894" w:rsidP="003C4C6D">
      <w:pPr>
        <w:rPr>
          <w:lang w:val="en-US"/>
        </w:rPr>
      </w:pPr>
      <w:r>
        <w:rPr>
          <w:lang w:val="en-US"/>
        </w:rPr>
        <w:t>Author: Alex Dodge</w:t>
      </w:r>
    </w:p>
    <w:p w14:paraId="730A94AD" w14:textId="4D3EFBC8" w:rsidR="00046894" w:rsidRDefault="00046894" w:rsidP="003C4C6D">
      <w:pPr>
        <w:rPr>
          <w:lang w:val="en-US"/>
        </w:rPr>
      </w:pPr>
      <w:r>
        <w:rPr>
          <w:lang w:val="en-US"/>
        </w:rPr>
        <w:t>Release Date: 8 September 2020</w:t>
      </w:r>
    </w:p>
    <w:p w14:paraId="2147F196" w14:textId="1CB8FFB5" w:rsidR="00046894" w:rsidRPr="00046894" w:rsidRDefault="00046894" w:rsidP="003C4C6D">
      <w:pPr>
        <w:rPr>
          <w:lang w:val="en-US"/>
        </w:rPr>
      </w:pPr>
      <w:r>
        <w:rPr>
          <w:lang w:val="en-US"/>
        </w:rPr>
        <w:t>Type: Online Article</w:t>
      </w:r>
    </w:p>
    <w:p w14:paraId="6A7385E8" w14:textId="083174AF" w:rsidR="00C77FE6" w:rsidRPr="003B4B58" w:rsidRDefault="003B4B58" w:rsidP="003C4C6D">
      <w:r w:rsidRPr="003B4B58">
        <w:t xml:space="preserve">Link: </w:t>
      </w:r>
      <w:hyperlink r:id="rId28" w:history="1">
        <w:r w:rsidRPr="003B4B58">
          <w:rPr>
            <w:rStyle w:val="Hyperlink"/>
          </w:rPr>
          <w:t>https://medium.com/well-red/state-machines-for-everyone-part-1-introduction-b7ac9aaf482e</w:t>
        </w:r>
      </w:hyperlink>
      <w:r w:rsidR="00C77FE6" w:rsidRPr="003B4B58">
        <w:t xml:space="preserve"> </w:t>
      </w:r>
    </w:p>
    <w:p w14:paraId="6B1699D1" w14:textId="77777777" w:rsidR="00046894" w:rsidRDefault="00C77FE6" w:rsidP="003C4C6D">
      <w:r w:rsidRPr="003B4B58">
        <w:fldChar w:fldCharType="begin"/>
      </w:r>
      <w:r w:rsidRPr="003B4B58">
        <w:instrText xml:space="preserve"> ADDIN ZOTERO_ITEM CSL_CITATION {"citationID":"SPS8y1Y3","properties":{"formattedCitation":"[3]","plainCitation":"[3]","noteIndex":0},"citationItems":[{"id":13,"uris":["http://zotero.org/users/local/3jWiN2uF/items/SDMYPVEU"],"itemData":{"id":13,"type":"webpage","container-title":"State","title":"State · Design Patterns Revisited · Game Programming Patterns","URL":"https://gameprogrammingpatterns.com/state.html","author":[{"family":"Nystrom","given":"Bob"}],"accessed":{"date-parts":[["2024",10,14]]},"issued":{"date-parts":[["2014"]]}}}],"schema":"https://github.com/citation-style-language/schema/raw/master/csl-citation.json"} </w:instrText>
      </w:r>
      <w:r w:rsidRPr="003B4B58">
        <w:fldChar w:fldCharType="separate"/>
      </w:r>
      <w:r w:rsidRPr="003B4B58">
        <w:rPr>
          <w:rFonts w:ascii="Calibri" w:hAnsi="Calibri" w:cs="Calibri"/>
        </w:rPr>
        <w:t>[3]</w:t>
      </w:r>
      <w:r w:rsidRPr="003B4B58">
        <w:fldChar w:fldCharType="end"/>
      </w:r>
      <w:r w:rsidR="00F62C06" w:rsidRPr="003B4B58">
        <w:t xml:space="preserve"> </w:t>
      </w:r>
      <w:r w:rsidR="00046894">
        <w:t>Title: State</w:t>
      </w:r>
    </w:p>
    <w:p w14:paraId="4DA6ECE0" w14:textId="5201419B" w:rsidR="00046894" w:rsidRDefault="00046894" w:rsidP="003C4C6D">
      <w:r>
        <w:t>Author: Robert Nystrom</w:t>
      </w:r>
    </w:p>
    <w:p w14:paraId="3E1DC2C8" w14:textId="3A604B8B" w:rsidR="003B4B58" w:rsidRDefault="00046894" w:rsidP="003C4C6D">
      <w:r>
        <w:t xml:space="preserve"> Release Date: 2014</w:t>
      </w:r>
    </w:p>
    <w:p w14:paraId="6F327360" w14:textId="6624C6B7" w:rsidR="00046894" w:rsidRPr="003B4B58" w:rsidRDefault="00046894" w:rsidP="003C4C6D">
      <w:r>
        <w:t xml:space="preserve">Type: a Chapter of the book “Game Programming Patterns” </w:t>
      </w:r>
    </w:p>
    <w:p w14:paraId="3EDABDB9" w14:textId="2BB47EA3" w:rsidR="00F62C06" w:rsidRPr="003B4B58" w:rsidRDefault="003B4B58" w:rsidP="003C4C6D">
      <w:r w:rsidRPr="003B4B58">
        <w:t xml:space="preserve">Link: </w:t>
      </w:r>
      <w:hyperlink r:id="rId29" w:history="1">
        <w:r w:rsidRPr="003B4B58">
          <w:rPr>
            <w:rStyle w:val="Hyperlink"/>
          </w:rPr>
          <w:t>https://gameprogrammingpatterns.com/state.html</w:t>
        </w:r>
      </w:hyperlink>
      <w:r w:rsidR="00F62C06" w:rsidRPr="003B4B58">
        <w:t xml:space="preserve"> </w:t>
      </w:r>
    </w:p>
    <w:p w14:paraId="3BD38E20" w14:textId="4CEEF642" w:rsidR="003B4B58" w:rsidRDefault="008E1F49" w:rsidP="003C4C6D">
      <w:r w:rsidRPr="003B4B58">
        <w:fldChar w:fldCharType="begin"/>
      </w:r>
      <w:r w:rsidR="00C77FE6" w:rsidRPr="003B4B58">
        <w:instrText xml:space="preserve"> ADDIN ZOTERO_ITEM CSL_CITATION {"citationID":"XsKTg55P","properties":{"formattedCitation":"[4]","plainCitation":"[4]","noteIndex":0},"citationItems":[{"id":12,"uris":["http://zotero.org/users/local/3jWiN2uF/items/8KSFN3ID"],"itemData":{"id":12,"type":"document","title":"CS123_lec07_Finite_State_Machine.pdf","URL":"https://web.stanford.edu/class/cs123/lectures/CS123_lec07_Finite_State_Machine.pdf","accessed":{"date-parts":[["2024",10,13]]}}}],"schema":"https://github.com/citation-style-language/schema/raw/master/csl-citation.json"} </w:instrText>
      </w:r>
      <w:r w:rsidRPr="003B4B58">
        <w:fldChar w:fldCharType="separate"/>
      </w:r>
      <w:r w:rsidR="00C77FE6" w:rsidRPr="003B4B58">
        <w:rPr>
          <w:rFonts w:ascii="Calibri" w:hAnsi="Calibri" w:cs="Calibri"/>
        </w:rPr>
        <w:t>[4]</w:t>
      </w:r>
      <w:r w:rsidRPr="003B4B58">
        <w:fldChar w:fldCharType="end"/>
      </w:r>
      <w:r w:rsidRPr="003B4B58">
        <w:t xml:space="preserve"> </w:t>
      </w:r>
      <w:r w:rsidR="007E4B98">
        <w:t>Title: 2.3 Finite State Machine (FSM) Concept and implementation</w:t>
      </w:r>
    </w:p>
    <w:p w14:paraId="07E9B17E" w14:textId="5874AE29" w:rsidR="007E4B98" w:rsidRDefault="007E4B98" w:rsidP="003C4C6D">
      <w:r>
        <w:t>Author: Kyong-Sok(KC) Chang &amp; David Zhu</w:t>
      </w:r>
    </w:p>
    <w:p w14:paraId="66637DB6" w14:textId="2F8634ED" w:rsidR="007E4B98" w:rsidRDefault="007E4B98" w:rsidP="003C4C6D">
      <w:r>
        <w:t>Release Date: /</w:t>
      </w:r>
    </w:p>
    <w:p w14:paraId="1833CE89" w14:textId="7AE59270" w:rsidR="007E4B98" w:rsidRPr="003B4B58" w:rsidRDefault="007E4B98" w:rsidP="003C4C6D">
      <w:r>
        <w:t>Type: PDF from a university lecture.</w:t>
      </w:r>
    </w:p>
    <w:p w14:paraId="59E06B08" w14:textId="1176F6B0" w:rsidR="007E4B98" w:rsidRPr="003B4B58" w:rsidRDefault="003B4B58" w:rsidP="003C4C6D">
      <w:r w:rsidRPr="003B4B58">
        <w:t xml:space="preserve">Link: </w:t>
      </w:r>
      <w:hyperlink r:id="rId30" w:history="1">
        <w:r w:rsidRPr="003B4B58">
          <w:rPr>
            <w:rStyle w:val="Hyperlink"/>
          </w:rPr>
          <w:t>https://web.stanford.edu/class/cs123/lectures/CS123_lec07_Finite_State_Machine.pdf</w:t>
        </w:r>
      </w:hyperlink>
    </w:p>
    <w:p w14:paraId="210CAE72" w14:textId="77777777" w:rsidR="007E4B98" w:rsidRDefault="007E4B98" w:rsidP="007E4B98">
      <w:pPr>
        <w:rPr>
          <w:rStyle w:val="Hyperlink"/>
        </w:rPr>
      </w:pPr>
    </w:p>
    <w:p w14:paraId="03E16E12" w14:textId="77777777" w:rsidR="007E4B98" w:rsidRDefault="007E4B98">
      <w:pPr>
        <w:rPr>
          <w:rStyle w:val="Hyperlink"/>
        </w:rPr>
      </w:pPr>
      <w:r>
        <w:rPr>
          <w:rStyle w:val="Hyperlink"/>
        </w:rPr>
        <w:br w:type="page"/>
      </w:r>
    </w:p>
    <w:p w14:paraId="4FD831E8" w14:textId="7E8D0ABA" w:rsidR="007E4B98" w:rsidRPr="007E4B98" w:rsidRDefault="000D725C" w:rsidP="007E4B98">
      <w:pPr>
        <w:rPr>
          <w:lang w:val="en-US"/>
        </w:rPr>
      </w:pPr>
      <w:r w:rsidRPr="003B4B58">
        <w:rPr>
          <w:rStyle w:val="Hyperlink"/>
        </w:rPr>
        <w:lastRenderedPageBreak/>
        <w:fldChar w:fldCharType="begin"/>
      </w:r>
      <w:r w:rsidRPr="003B4B58">
        <w:rPr>
          <w:rStyle w:val="Hyperlink"/>
        </w:rPr>
        <w:instrText xml:space="preserve"> ADDIN ZOTERO_ITEM CSL_CITATION {"citationID":"eK01EUlq","properties":{"formattedCitation":"[5]","plainCitation":"[5]","noteIndex":0},"citationItems":[{"id":47,"uris":["http://zotero.org/users/local/3jWiN2uF/items/BH3DIZIS"],"itemData":{"id":47,"type":"post","URL":"https://www.researchgate.net/publication/276136463_Design_of_Vending_Machine_using_Finite_State_Machine_and_Visual_Automata_Simulator","author":[{"family":"Vijey","given":"Thayananthan"}]}}],"schema":"https://github.com/citation-style-language/schema/raw/master/csl-citation.json"} </w:instrText>
      </w:r>
      <w:r w:rsidRPr="003B4B58">
        <w:rPr>
          <w:rStyle w:val="Hyperlink"/>
        </w:rPr>
        <w:fldChar w:fldCharType="separate"/>
      </w:r>
      <w:r w:rsidRPr="003B4B58">
        <w:rPr>
          <w:rFonts w:ascii="Calibri" w:hAnsi="Calibri" w:cs="Calibri"/>
        </w:rPr>
        <w:t>[5]</w:t>
      </w:r>
      <w:r w:rsidRPr="003B4B58">
        <w:rPr>
          <w:rStyle w:val="Hyperlink"/>
        </w:rPr>
        <w:fldChar w:fldCharType="end"/>
      </w:r>
      <w:r w:rsidR="007E4B98">
        <w:rPr>
          <w:rStyle w:val="Hyperlink"/>
          <w:u w:val="none"/>
        </w:rPr>
        <w:t xml:space="preserve"> </w:t>
      </w:r>
      <w:r w:rsidR="007E4B98" w:rsidRPr="007E4B98">
        <w:rPr>
          <w:rStyle w:val="Hyperlink"/>
          <w:color w:val="auto"/>
          <w:u w:val="none"/>
        </w:rPr>
        <w:t>Title</w:t>
      </w:r>
      <w:r w:rsidR="007E4B98">
        <w:rPr>
          <w:rStyle w:val="Hyperlink"/>
          <w:color w:val="auto"/>
          <w:u w:val="none"/>
        </w:rPr>
        <w:t xml:space="preserve">: </w:t>
      </w:r>
      <w:r w:rsidR="007E4B98" w:rsidRPr="007E4B98">
        <w:rPr>
          <w:lang w:val="en-US"/>
        </w:rPr>
        <w:t>Design of Vending Machine using Finite State Machine and Visual Automata Simulator</w:t>
      </w:r>
    </w:p>
    <w:p w14:paraId="5AE90CE0" w14:textId="55C15DE7" w:rsidR="007E4B98" w:rsidRDefault="007E4B98" w:rsidP="003C4C6D">
      <w:r>
        <w:rPr>
          <w:rStyle w:val="Hyperlink"/>
          <w:color w:val="auto"/>
          <w:u w:val="none"/>
        </w:rPr>
        <w:t xml:space="preserve"> Author: </w:t>
      </w:r>
      <w:r w:rsidRPr="007E4B98">
        <w:t xml:space="preserve">Ashwag </w:t>
      </w:r>
      <w:proofErr w:type="spellStart"/>
      <w:r w:rsidRPr="007E4B98">
        <w:t>Alrehily</w:t>
      </w:r>
      <w:proofErr w:type="spellEnd"/>
      <w:r w:rsidRPr="007E4B98">
        <w:t xml:space="preserve">, </w:t>
      </w:r>
      <w:proofErr w:type="spellStart"/>
      <w:r w:rsidRPr="007E4B98">
        <w:t>Ruqiah</w:t>
      </w:r>
      <w:proofErr w:type="spellEnd"/>
      <w:r w:rsidRPr="007E4B98">
        <w:t xml:space="preserve"> Fallatah and </w:t>
      </w:r>
      <w:proofErr w:type="spellStart"/>
      <w:r w:rsidRPr="007E4B98">
        <w:t>Vijey</w:t>
      </w:r>
      <w:proofErr w:type="spellEnd"/>
      <w:r w:rsidRPr="007E4B98">
        <w:t xml:space="preserve"> </w:t>
      </w:r>
      <w:proofErr w:type="spellStart"/>
      <w:r w:rsidRPr="007E4B98">
        <w:t>Thayananthan</w:t>
      </w:r>
      <w:proofErr w:type="spellEnd"/>
    </w:p>
    <w:p w14:paraId="1A2CB4D3" w14:textId="77777777" w:rsidR="007E4B98" w:rsidRDefault="007E4B98" w:rsidP="003C4C6D">
      <w:r>
        <w:t>Release Date: 18 April 2015</w:t>
      </w:r>
    </w:p>
    <w:p w14:paraId="00A1433F" w14:textId="1F9BA1F4" w:rsidR="007E4B98" w:rsidRPr="007E4B98" w:rsidRDefault="007E4B98" w:rsidP="003C4C6D">
      <w:pPr>
        <w:rPr>
          <w:rStyle w:val="Hyperlink"/>
          <w:u w:val="none"/>
        </w:rPr>
      </w:pPr>
      <w:r>
        <w:t>Type: Online Research PDF</w:t>
      </w:r>
    </w:p>
    <w:p w14:paraId="705F511B" w14:textId="1BE27D2E" w:rsidR="000D725C" w:rsidRPr="003B4B58" w:rsidRDefault="000D725C" w:rsidP="003C4C6D">
      <w:pPr>
        <w:rPr>
          <w:rStyle w:val="Hyperlink"/>
        </w:rPr>
      </w:pPr>
      <w:r w:rsidRPr="003B4B58">
        <w:rPr>
          <w:rStyle w:val="Hyperlink"/>
        </w:rPr>
        <w:t>https://www.researchgate.net/publication/276136463_Design_of_Vending_Machine_using_Finite_State_Machine_and_Visual_Automata_Simulator</w:t>
      </w:r>
    </w:p>
    <w:p w14:paraId="42D6EA75" w14:textId="77777777" w:rsidR="007E4B98" w:rsidRPr="007E4B98" w:rsidRDefault="001060AC" w:rsidP="007E4B98">
      <w:pPr>
        <w:rPr>
          <w:b/>
          <w:bCs/>
          <w:lang w:val="en-US"/>
        </w:rPr>
      </w:pPr>
      <w:r w:rsidRPr="003B4B58">
        <w:rPr>
          <w:rStyle w:val="Hyperlink"/>
        </w:rPr>
        <w:fldChar w:fldCharType="begin"/>
      </w:r>
      <w:r w:rsidR="000D725C" w:rsidRPr="003B4B58">
        <w:rPr>
          <w:rStyle w:val="Hyperlink"/>
        </w:rPr>
        <w:instrText xml:space="preserve"> ADDIN ZOTERO_ITEM CSL_CITATION {"citationID":"zYK6KRrH","properties":{"formattedCitation":"[6]","plainCitation":"[6]","noteIndex":0},"citationItems":[{"id":17,"uris":["http://zotero.org/users/local/3jWiN2uF/items/7RYRLFUD"],"itemData":{"id":17,"type":"webpage","abstract":"Goal Oriented Action Planning (GOAP) is an AI system that will easily give your agents choices and the tools to make smart decisions without having to maintain a large and complex finite state...","container-title":"Game Development Envato Tuts+","language":"en","title":"Goal Oriented Action Planning for a Smarter AI | Envato Tuts+","URL":"https://gamedevelopment.tutsplus.com/goal-oriented-action-planning-for-a-smarter-ai--cms-20793t","author":[{"family":"Owens","given":"Brent"}],"accessed":{"date-parts":[["2024",10,14]]},"issued":{"date-parts":[["2014",4,23]]}}}],"schema":"https://github.com/citation-style-language/schema/raw/master/csl-citation.json"} </w:instrText>
      </w:r>
      <w:r w:rsidRPr="003B4B58">
        <w:rPr>
          <w:rStyle w:val="Hyperlink"/>
        </w:rPr>
        <w:fldChar w:fldCharType="separate"/>
      </w:r>
      <w:r w:rsidR="000D725C" w:rsidRPr="003B4B58">
        <w:rPr>
          <w:rFonts w:ascii="Calibri" w:hAnsi="Calibri" w:cs="Calibri"/>
        </w:rPr>
        <w:t>[6]</w:t>
      </w:r>
      <w:r w:rsidRPr="003B4B58">
        <w:rPr>
          <w:rStyle w:val="Hyperlink"/>
        </w:rPr>
        <w:fldChar w:fldCharType="end"/>
      </w:r>
      <w:r w:rsidRPr="003B4B58">
        <w:t xml:space="preserve"> </w:t>
      </w:r>
      <w:r w:rsidR="007E4B98">
        <w:t xml:space="preserve">Title: </w:t>
      </w:r>
      <w:r w:rsidR="007E4B98" w:rsidRPr="007E4B98">
        <w:rPr>
          <w:lang w:val="en-US"/>
        </w:rPr>
        <w:t>Goal Oriented Action Planning for a Smarter AI</w:t>
      </w:r>
    </w:p>
    <w:p w14:paraId="599003DD" w14:textId="0E521D2D" w:rsidR="007E4B98" w:rsidRDefault="007E4B98" w:rsidP="003C4C6D">
      <w:pPr>
        <w:rPr>
          <w:lang w:val="en-US"/>
        </w:rPr>
      </w:pPr>
      <w:r>
        <w:rPr>
          <w:lang w:val="en-US"/>
        </w:rPr>
        <w:t>Author: Brent Owens</w:t>
      </w:r>
    </w:p>
    <w:p w14:paraId="5768255B" w14:textId="7E31F569" w:rsidR="007E4B98" w:rsidRDefault="007E4B98" w:rsidP="003C4C6D">
      <w:pPr>
        <w:rPr>
          <w:lang w:val="en-US"/>
        </w:rPr>
      </w:pPr>
      <w:r>
        <w:rPr>
          <w:lang w:val="en-US"/>
        </w:rPr>
        <w:t>Release Date: 23 April 2014</w:t>
      </w:r>
    </w:p>
    <w:p w14:paraId="7A3974E7" w14:textId="0D425F98" w:rsidR="007E4B98" w:rsidRPr="007E4B98" w:rsidRDefault="007E4B98" w:rsidP="003C4C6D">
      <w:pPr>
        <w:rPr>
          <w:lang w:val="en-US"/>
        </w:rPr>
      </w:pPr>
      <w:r>
        <w:rPr>
          <w:lang w:val="en-US"/>
        </w:rPr>
        <w:t>Type: Online Article</w:t>
      </w:r>
    </w:p>
    <w:p w14:paraId="2C9DE948" w14:textId="48F6466A" w:rsidR="001060AC" w:rsidRPr="003B4B58" w:rsidRDefault="003B4B58" w:rsidP="003C4C6D">
      <w:pPr>
        <w:rPr>
          <w:rStyle w:val="Hyperlink"/>
        </w:rPr>
      </w:pPr>
      <w:r w:rsidRPr="003B4B58">
        <w:t xml:space="preserve">Link: </w:t>
      </w:r>
      <w:r w:rsidR="001060AC" w:rsidRPr="003B4B58">
        <w:rPr>
          <w:rStyle w:val="Hyperlink"/>
        </w:rPr>
        <w:t>https://gamedevelopment.tutsplus.com/goal-oriented-action-planning-for-a-smarter-ai--cms-20793t</w:t>
      </w:r>
    </w:p>
    <w:p w14:paraId="0CC2926A" w14:textId="6F76FFF5" w:rsidR="003B4B58" w:rsidRDefault="001D2787" w:rsidP="003C4C6D">
      <w:r w:rsidRPr="003B4B58">
        <w:fldChar w:fldCharType="begin"/>
      </w:r>
      <w:r w:rsidR="000D725C" w:rsidRPr="003B4B58">
        <w:instrText xml:space="preserve"> ADDIN ZOTERO_ITEM CSL_CITATION {"citationID":"8kx8ZwsC","properties":{"formattedCitation":"[7]","plainCitation":"[7]","noteIndex":0},"citationItems":[{"id":30,"uris":["http://zotero.org/users/local/3jWiN2uF/items/FJ47LSGU"],"itemData":{"id":30,"type":"article-journal","language":"en","source":"Zotero","title":"Three States and a Plan: The A.I. of F.E.A.R.","author":[{"family":"Orkin","given":"Jeff"}],"issued":{"date-parts":[["2006"]]}}}],"schema":"https://github.com/citation-style-language/schema/raw/master/csl-citation.json"} </w:instrText>
      </w:r>
      <w:r w:rsidRPr="003B4B58">
        <w:fldChar w:fldCharType="separate"/>
      </w:r>
      <w:r w:rsidR="000D725C" w:rsidRPr="003B4B58">
        <w:rPr>
          <w:rFonts w:ascii="Calibri" w:hAnsi="Calibri" w:cs="Calibri"/>
        </w:rPr>
        <w:t>[7]</w:t>
      </w:r>
      <w:r w:rsidRPr="003B4B58">
        <w:fldChar w:fldCharType="end"/>
      </w:r>
      <w:r w:rsidRPr="003B4B58">
        <w:t xml:space="preserve"> </w:t>
      </w:r>
      <w:r w:rsidR="007E4B98">
        <w:t xml:space="preserve">Title: </w:t>
      </w:r>
      <w:r w:rsidR="007E4B98" w:rsidRPr="007E4B98">
        <w:t>Three States and a Plan: The A.I. of F.E.A.R</w:t>
      </w:r>
      <w:r w:rsidR="007E4B98">
        <w:t xml:space="preserve"> </w:t>
      </w:r>
    </w:p>
    <w:p w14:paraId="7EFCBCE3" w14:textId="16988C6B" w:rsidR="007E4B98" w:rsidRDefault="007E4B98" w:rsidP="003C4C6D">
      <w:r>
        <w:t>Author: Jeff Orkin</w:t>
      </w:r>
    </w:p>
    <w:p w14:paraId="744418FC" w14:textId="5F503D80" w:rsidR="007E4B98" w:rsidRDefault="007E4B98" w:rsidP="003C4C6D">
      <w:r>
        <w:t>Release Date: 2006</w:t>
      </w:r>
    </w:p>
    <w:p w14:paraId="6AD10906" w14:textId="71FCEA52" w:rsidR="007E4B98" w:rsidRPr="003B4B58" w:rsidRDefault="007E4B98" w:rsidP="003C4C6D">
      <w:r>
        <w:t>Type: PDF from the Game Developers Conference</w:t>
      </w:r>
    </w:p>
    <w:p w14:paraId="2386B6B4" w14:textId="7D9B243E" w:rsidR="001D2787" w:rsidRPr="003B4B58" w:rsidRDefault="003B4B58" w:rsidP="003C4C6D">
      <w:r w:rsidRPr="003B4B58">
        <w:t xml:space="preserve">Link: </w:t>
      </w:r>
      <w:hyperlink r:id="rId31" w:history="1">
        <w:r w:rsidRPr="003B4B58">
          <w:rPr>
            <w:rStyle w:val="Hyperlink"/>
          </w:rPr>
          <w:t>https://www.gamedevs.org/uploads/three-states-plan-ai-of-fear.pdf</w:t>
        </w:r>
      </w:hyperlink>
      <w:r w:rsidR="001D2787" w:rsidRPr="003B4B58">
        <w:t xml:space="preserve"> </w:t>
      </w:r>
    </w:p>
    <w:p w14:paraId="4D8DE773" w14:textId="77777777" w:rsidR="00FF1E87" w:rsidRDefault="001D2787" w:rsidP="003C4C6D">
      <w:r w:rsidRPr="003B4B58">
        <w:fldChar w:fldCharType="begin"/>
      </w:r>
      <w:r w:rsidR="000D725C" w:rsidRPr="003B4B58">
        <w:instrText xml:space="preserve"> ADDIN ZOTERO_ITEM CSL_CITATION {"citationID":"HorU6lUG","properties":{"formattedCitation":"[8]","plainCitation":"[8]","noteIndex":0},"citationItems":[{"id":31,"uris":["http://zotero.org/users/local/3jWiN2uF/items/C8SDEG87"],"itemData":{"id":31,"type":"webpage","abstract":"In this project you will learn about the Goal-Orientated Action Planning (GOAP) architecture used to create intelligent agents that can set goals and plan at achieving them.  Unlike Finite State Machines, actions and states are uncoupled, making for a very flexible system.  You will build a GOAP system from the ground up and implement it in a simple hospital simulation.","container-title":"Unity Learn","title":"Goal Driven Behaviour","URL":"https://learn.unity.com/project/goal-driven-behaviour","author":[{"family":"Byl","given":"Penny","non-dropping-particle":"de"}],"accessed":{"date-parts":[["2024",10,20]]}}}],"schema":"https://github.com/citation-style-language/schema/raw/master/csl-citation.json"} </w:instrText>
      </w:r>
      <w:r w:rsidRPr="003B4B58">
        <w:fldChar w:fldCharType="separate"/>
      </w:r>
      <w:r w:rsidR="000D725C" w:rsidRPr="003B4B58">
        <w:rPr>
          <w:rFonts w:ascii="Calibri" w:hAnsi="Calibri" w:cs="Calibri"/>
        </w:rPr>
        <w:t>[8]</w:t>
      </w:r>
      <w:r w:rsidRPr="003B4B58">
        <w:fldChar w:fldCharType="end"/>
      </w:r>
      <w:r w:rsidR="00FB38E5" w:rsidRPr="003B4B58">
        <w:t xml:space="preserve"> </w:t>
      </w:r>
      <w:r w:rsidR="00FF1E87">
        <w:t>Title: Goal Driven Behaviour</w:t>
      </w:r>
    </w:p>
    <w:p w14:paraId="6F338767" w14:textId="2663916F" w:rsidR="00FF1E87" w:rsidRDefault="00FF1E87" w:rsidP="003C4C6D">
      <w:r>
        <w:t xml:space="preserve">Author: </w:t>
      </w:r>
      <w:r w:rsidR="00D00932">
        <w:t>Penny de Byl</w:t>
      </w:r>
    </w:p>
    <w:p w14:paraId="33B1CB68" w14:textId="60EA9C39" w:rsidR="00D00932" w:rsidRDefault="00D00932" w:rsidP="003C4C6D">
      <w:r>
        <w:t>Last Updated: 24 January 2023</w:t>
      </w:r>
    </w:p>
    <w:p w14:paraId="53ABF3AA" w14:textId="271779F2" w:rsidR="00D00932" w:rsidRDefault="00D00932" w:rsidP="003C4C6D">
      <w:r>
        <w:t>Type: guide on the Unity Learn Platform</w:t>
      </w:r>
    </w:p>
    <w:p w14:paraId="033FD080" w14:textId="57F50E54" w:rsidR="008E1F49" w:rsidRPr="003B4B58" w:rsidRDefault="003B4B58" w:rsidP="003C4C6D">
      <w:r w:rsidRPr="003B4B58">
        <w:t xml:space="preserve">Link: </w:t>
      </w:r>
      <w:hyperlink r:id="rId32" w:history="1">
        <w:r w:rsidRPr="003B4B58">
          <w:rPr>
            <w:rStyle w:val="Hyperlink"/>
          </w:rPr>
          <w:t>https://learn.unity.com/project/goal-driven-behaviour</w:t>
        </w:r>
      </w:hyperlink>
      <w:r w:rsidR="00FB38E5" w:rsidRPr="003B4B58">
        <w:t xml:space="preserve"> </w:t>
      </w:r>
    </w:p>
    <w:p w14:paraId="18F2FB88" w14:textId="77777777" w:rsidR="002E1349" w:rsidRPr="000D4433" w:rsidRDefault="002E1349">
      <w:pPr>
        <w:rPr>
          <w:rFonts w:asciiTheme="majorHAnsi" w:eastAsiaTheme="majorEastAsia" w:hAnsiTheme="majorHAnsi" w:cstheme="majorBidi"/>
          <w:color w:val="1F4E79" w:themeColor="accent1" w:themeShade="80"/>
          <w:sz w:val="36"/>
          <w:szCs w:val="36"/>
        </w:rPr>
      </w:pPr>
      <w:r w:rsidRPr="000D4433">
        <w:br w:type="page"/>
      </w:r>
    </w:p>
    <w:p w14:paraId="2DEF447C" w14:textId="73B2A3F0" w:rsidR="00F26B74" w:rsidRPr="00001D42" w:rsidRDefault="00F26B74" w:rsidP="00F26B74">
      <w:pPr>
        <w:pStyle w:val="Kop1"/>
        <w:rPr>
          <w:sz w:val="20"/>
          <w:szCs w:val="20"/>
        </w:rPr>
      </w:pPr>
      <w:bookmarkStart w:id="55" w:name="_Toc187609057"/>
      <w:r w:rsidRPr="00001D42">
        <w:rPr>
          <w:sz w:val="20"/>
          <w:szCs w:val="20"/>
        </w:rPr>
        <w:lastRenderedPageBreak/>
        <w:t>Acknowledgements</w:t>
      </w:r>
      <w:bookmarkEnd w:id="55"/>
    </w:p>
    <w:p w14:paraId="4F230CC8" w14:textId="77777777" w:rsidR="00F26B74" w:rsidRPr="00001D42" w:rsidRDefault="00F26B74" w:rsidP="00F26B74"/>
    <w:p w14:paraId="364C7347" w14:textId="33716D0C" w:rsidR="00F26B74" w:rsidRPr="003611F6" w:rsidRDefault="00556B71">
      <w:pPr>
        <w:rPr>
          <w:caps/>
          <w:color w:val="FFFFFF" w:themeColor="background1"/>
          <w:spacing w:val="15"/>
          <w:sz w:val="22"/>
          <w:szCs w:val="22"/>
        </w:rPr>
      </w:pPr>
      <w:r w:rsidRPr="00001D42">
        <w:t>I would like to thank my supervisor Pieter-Jan Vandenberghe and my coach Alexandra</w:t>
      </w:r>
      <w:r w:rsidR="00F96D44" w:rsidRPr="00001D42">
        <w:t xml:space="preserve"> Mores</w:t>
      </w:r>
      <w:r w:rsidRPr="00001D42">
        <w:t xml:space="preserve"> for helping me throughout </w:t>
      </w:r>
      <w:r w:rsidR="00F96D44" w:rsidRPr="00001D42">
        <w:t>this project</w:t>
      </w:r>
      <w:r w:rsidRPr="00001D42">
        <w:t>.</w:t>
      </w:r>
      <w:r w:rsidR="005B22EC" w:rsidRPr="00001D42">
        <w:t xml:space="preserve"> I also would like to thank the DAE teachers for teaching me valuable skills and a big thank you to my family for supporting me all the way.</w:t>
      </w:r>
      <w:r w:rsidR="00F26B74" w:rsidRPr="003611F6">
        <w:rPr>
          <w:sz w:val="22"/>
          <w:szCs w:val="22"/>
        </w:rPr>
        <w:br w:type="page"/>
      </w:r>
    </w:p>
    <w:p w14:paraId="3CA84DFF" w14:textId="594B3C12" w:rsidR="000D5C84" w:rsidRPr="000D4433" w:rsidRDefault="000D5C84" w:rsidP="000D5C84">
      <w:pPr>
        <w:pStyle w:val="Kop1"/>
      </w:pPr>
      <w:bookmarkStart w:id="56" w:name="_Toc187609058"/>
      <w:r w:rsidRPr="000D4433">
        <w:lastRenderedPageBreak/>
        <w:t>Appendices</w:t>
      </w:r>
      <w:bookmarkEnd w:id="56"/>
    </w:p>
    <w:p w14:paraId="1FC51551" w14:textId="77777777" w:rsidR="000D5C84" w:rsidRPr="000D4433" w:rsidRDefault="000D5C84" w:rsidP="000D5C84"/>
    <w:p w14:paraId="65EBCCD2" w14:textId="789B1AEF" w:rsidR="001D5823" w:rsidRPr="003024E4" w:rsidRDefault="003024E4" w:rsidP="001D5823">
      <w:pPr>
        <w:rPr>
          <w:rStyle w:val="Subtielebenadrukking"/>
          <w:bCs/>
          <w:i w:val="0"/>
          <w:iCs w:val="0"/>
          <w:color w:val="auto"/>
        </w:rPr>
      </w:pPr>
      <w:r w:rsidRPr="003024E4">
        <w:rPr>
          <w:rStyle w:val="Subtielebenadrukking"/>
          <w:bCs/>
          <w:i w:val="0"/>
          <w:iCs w:val="0"/>
          <w:color w:val="auto"/>
        </w:rPr>
        <w:t xml:space="preserve">The code is available on </w:t>
      </w:r>
      <w:proofErr w:type="spellStart"/>
      <w:r w:rsidRPr="003024E4">
        <w:rPr>
          <w:rStyle w:val="Subtielebenadrukking"/>
          <w:bCs/>
          <w:i w:val="0"/>
          <w:iCs w:val="0"/>
          <w:color w:val="auto"/>
        </w:rPr>
        <w:t>Github</w:t>
      </w:r>
      <w:proofErr w:type="spellEnd"/>
      <w:r w:rsidRPr="003024E4">
        <w:rPr>
          <w:rStyle w:val="Subtielebenadrukking"/>
          <w:bCs/>
          <w:i w:val="0"/>
          <w:iCs w:val="0"/>
          <w:color w:val="auto"/>
        </w:rPr>
        <w:t>:</w:t>
      </w:r>
      <w:r w:rsidR="005C698D">
        <w:rPr>
          <w:rStyle w:val="Subtielebenadrukking"/>
          <w:bCs/>
          <w:i w:val="0"/>
          <w:iCs w:val="0"/>
          <w:color w:val="auto"/>
        </w:rPr>
        <w:t xml:space="preserve"> </w:t>
      </w:r>
      <w:hyperlink r:id="rId33" w:history="1">
        <w:r w:rsidR="005C698D" w:rsidRPr="00E856C8">
          <w:rPr>
            <w:rStyle w:val="Hyperlink"/>
            <w:bCs/>
          </w:rPr>
          <w:t>https://github.com/TristanSoenen/GradWork</w:t>
        </w:r>
      </w:hyperlink>
      <w:r w:rsidR="005C698D">
        <w:rPr>
          <w:rStyle w:val="Subtielebenadrukking"/>
          <w:bCs/>
          <w:i w:val="0"/>
          <w:iCs w:val="0"/>
          <w:color w:val="auto"/>
        </w:rPr>
        <w:t xml:space="preserve"> </w:t>
      </w:r>
    </w:p>
    <w:p w14:paraId="0B395088" w14:textId="153355CD" w:rsidR="003024E4" w:rsidRPr="003024E4" w:rsidRDefault="003024E4" w:rsidP="001D5823">
      <w:pPr>
        <w:rPr>
          <w:rStyle w:val="Subtielebenadrukking"/>
          <w:bCs/>
          <w:i w:val="0"/>
          <w:iCs w:val="0"/>
          <w:color w:val="auto"/>
        </w:rPr>
      </w:pPr>
      <w:r w:rsidRPr="003024E4">
        <w:rPr>
          <w:rStyle w:val="Subtielebenadrukking"/>
          <w:bCs/>
          <w:i w:val="0"/>
          <w:iCs w:val="0"/>
          <w:color w:val="auto"/>
        </w:rPr>
        <w:t xml:space="preserve">On </w:t>
      </w:r>
      <w:proofErr w:type="spellStart"/>
      <w:r>
        <w:rPr>
          <w:rStyle w:val="Subtielebenadrukking"/>
          <w:bCs/>
          <w:i w:val="0"/>
          <w:iCs w:val="0"/>
          <w:color w:val="auto"/>
        </w:rPr>
        <w:t>G</w:t>
      </w:r>
      <w:r w:rsidRPr="003024E4">
        <w:rPr>
          <w:rStyle w:val="Subtielebenadrukking"/>
          <w:bCs/>
          <w:i w:val="0"/>
          <w:iCs w:val="0"/>
          <w:color w:val="auto"/>
        </w:rPr>
        <w:t>ithub</w:t>
      </w:r>
      <w:proofErr w:type="spellEnd"/>
      <w:r w:rsidRPr="003024E4">
        <w:rPr>
          <w:rStyle w:val="Subtielebenadrukking"/>
          <w:bCs/>
          <w:i w:val="0"/>
          <w:iCs w:val="0"/>
          <w:color w:val="auto"/>
        </w:rPr>
        <w:t xml:space="preserve"> there is also a zip file with the four builds of the experiments. The profiler build have profiler auto connect so you just have to run those builds and have the </w:t>
      </w:r>
      <w:r w:rsidR="00001D42" w:rsidRPr="003024E4">
        <w:rPr>
          <w:rStyle w:val="Subtielebenadrukking"/>
          <w:bCs/>
          <w:i w:val="0"/>
          <w:iCs w:val="0"/>
          <w:color w:val="auto"/>
        </w:rPr>
        <w:t>Unity</w:t>
      </w:r>
      <w:r w:rsidRPr="003024E4">
        <w:rPr>
          <w:rStyle w:val="Subtielebenadrukking"/>
          <w:bCs/>
          <w:i w:val="0"/>
          <w:iCs w:val="0"/>
          <w:color w:val="auto"/>
        </w:rPr>
        <w:t xml:space="preserve"> profiler open to get the profiling data. For the other experiment you just have to run the application it closes on its own and check the data file for the results.</w:t>
      </w:r>
    </w:p>
    <w:p w14:paraId="6353D561" w14:textId="77777777" w:rsidR="001D5823" w:rsidRPr="000D4433" w:rsidRDefault="001D5823" w:rsidP="000D5C84"/>
    <w:p w14:paraId="66CF8A8E" w14:textId="77777777" w:rsidR="000D5C84" w:rsidRPr="000D4433" w:rsidRDefault="000D5C84" w:rsidP="000D5C84"/>
    <w:p w14:paraId="01A9236D" w14:textId="3BF9E39B" w:rsidR="002E208F" w:rsidRPr="001C55B6" w:rsidRDefault="002E208F" w:rsidP="001C55B6"/>
    <w:sectPr w:rsidR="002E208F" w:rsidRPr="001C55B6" w:rsidSect="00F32A7C">
      <w:headerReference w:type="default" r:id="rId34"/>
      <w:footerReference w:type="default" r:id="rId35"/>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A5334E3" w14:textId="77777777" w:rsidR="00126F0C" w:rsidRPr="000D4433" w:rsidRDefault="00126F0C" w:rsidP="001C55B6">
      <w:pPr>
        <w:spacing w:after="0" w:line="240" w:lineRule="auto"/>
      </w:pPr>
      <w:r w:rsidRPr="000D4433">
        <w:separator/>
      </w:r>
    </w:p>
  </w:endnote>
  <w:endnote w:type="continuationSeparator" w:id="0">
    <w:p w14:paraId="528C15DF" w14:textId="77777777" w:rsidR="00126F0C" w:rsidRPr="000D4433" w:rsidRDefault="00126F0C" w:rsidP="001C55B6">
      <w:pPr>
        <w:spacing w:after="0" w:line="240" w:lineRule="auto"/>
      </w:pPr>
      <w:r w:rsidRPr="000D4433">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iome">
    <w:charset w:val="00"/>
    <w:family w:val="swiss"/>
    <w:pitch w:val="variable"/>
    <w:sig w:usb0="A11526FF" w:usb1="8000000A" w:usb2="0001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268881" w14:textId="11D4742F" w:rsidR="002E1349" w:rsidRPr="000D4433" w:rsidRDefault="00B33A51" w:rsidP="002E1349">
    <w:pPr>
      <w:pStyle w:val="Koptekst"/>
    </w:pPr>
    <w:r w:rsidRPr="000D4433">
      <w:t xml:space="preserve">DAE - Graduation work </w:t>
    </w:r>
    <w:r w:rsidR="0056482B" w:rsidRPr="000D4433">
      <w:t>202</w:t>
    </w:r>
    <w:r w:rsidR="00437621" w:rsidRPr="000D4433">
      <w:t>4</w:t>
    </w:r>
    <w:r w:rsidR="0056482B" w:rsidRPr="000D4433">
      <w:t>-202</w:t>
    </w:r>
    <w:r w:rsidR="00437621" w:rsidRPr="000D4433">
      <w:t>5</w:t>
    </w:r>
    <w:r w:rsidR="002E1349" w:rsidRPr="000D4433">
      <w:tab/>
    </w:r>
    <w:r w:rsidR="002E1349" w:rsidRPr="000D4433">
      <w:tab/>
    </w:r>
    <w:r w:rsidR="002E1349" w:rsidRPr="000D4433">
      <w:fldChar w:fldCharType="begin"/>
    </w:r>
    <w:r w:rsidR="002E1349" w:rsidRPr="000D4433">
      <w:instrText xml:space="preserve"> PAGE  \* Arabic  \* MERGEFORMAT </w:instrText>
    </w:r>
    <w:r w:rsidR="002E1349" w:rsidRPr="000D4433">
      <w:fldChar w:fldCharType="separate"/>
    </w:r>
    <w:r w:rsidRPr="000D4433">
      <w:t>1</w:t>
    </w:r>
    <w:r w:rsidR="002E1349" w:rsidRPr="000D4433">
      <w:fldChar w:fldCharType="end"/>
    </w:r>
    <w:r w:rsidR="002E1349" w:rsidRPr="000D4433">
      <w:t>/</w:t>
    </w:r>
    <w:fldSimple w:instr=" NUMPAGES   \* MERGEFORMAT ">
      <w:r w:rsidRPr="000D4433">
        <w:t>10</w:t>
      </w:r>
    </w:fldSimple>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019F954" w14:textId="77777777" w:rsidR="00126F0C" w:rsidRPr="000D4433" w:rsidRDefault="00126F0C" w:rsidP="001C55B6">
      <w:pPr>
        <w:spacing w:after="0" w:line="240" w:lineRule="auto"/>
      </w:pPr>
      <w:r w:rsidRPr="000D4433">
        <w:separator/>
      </w:r>
    </w:p>
  </w:footnote>
  <w:footnote w:type="continuationSeparator" w:id="0">
    <w:p w14:paraId="3E8E4FA2" w14:textId="77777777" w:rsidR="00126F0C" w:rsidRPr="000D4433" w:rsidRDefault="00126F0C" w:rsidP="001C55B6">
      <w:pPr>
        <w:spacing w:after="0" w:line="240" w:lineRule="auto"/>
      </w:pPr>
      <w:r w:rsidRPr="000D4433">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alias w:val="Author"/>
      <w:tag w:val=""/>
      <w:id w:val="617644055"/>
      <w:placeholder>
        <w:docPart w:val="29AFEA83DDB049D0BB8068F7C331ACF1"/>
      </w:placeholder>
      <w:dataBinding w:prefixMappings="xmlns:ns0='http://purl.org/dc/elements/1.1/' xmlns:ns1='http://schemas.openxmlformats.org/package/2006/metadata/core-properties' " w:xpath="/ns1:coreProperties[1]/ns0:creator[1]" w:storeItemID="{6C3C8BC8-F283-45AE-878A-BAB7291924A1}"/>
      <w:text/>
    </w:sdtPr>
    <w:sdtContent>
      <w:p w14:paraId="0B5A2ECB" w14:textId="4D930389" w:rsidR="002E1349" w:rsidRPr="000D4433" w:rsidRDefault="00B208D4" w:rsidP="002E1349">
        <w:r w:rsidRPr="000D4433">
          <w:t>Soenen Tristan</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A60930"/>
    <w:multiLevelType w:val="hybridMultilevel"/>
    <w:tmpl w:val="33640582"/>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 w15:restartNumberingAfterBreak="0">
    <w:nsid w:val="0DD31D1E"/>
    <w:multiLevelType w:val="hybridMultilevel"/>
    <w:tmpl w:val="740C8710"/>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 w15:restartNumberingAfterBreak="0">
    <w:nsid w:val="0F863C12"/>
    <w:multiLevelType w:val="hybridMultilevel"/>
    <w:tmpl w:val="F6501052"/>
    <w:lvl w:ilvl="0" w:tplc="0813000F">
      <w:start w:val="1"/>
      <w:numFmt w:val="decimal"/>
      <w:lvlText w:val="%1."/>
      <w:lvlJc w:val="left"/>
      <w:pPr>
        <w:ind w:left="720" w:hanging="360"/>
      </w:pPr>
      <w:rPr>
        <w:rFonts w:hint="default"/>
      </w:rPr>
    </w:lvl>
    <w:lvl w:ilvl="1" w:tplc="08130019">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3" w15:restartNumberingAfterBreak="0">
    <w:nsid w:val="213764A5"/>
    <w:multiLevelType w:val="hybridMultilevel"/>
    <w:tmpl w:val="E3363340"/>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4" w15:restartNumberingAfterBreak="0">
    <w:nsid w:val="40D902B2"/>
    <w:multiLevelType w:val="hybridMultilevel"/>
    <w:tmpl w:val="CE88D9DC"/>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5" w15:restartNumberingAfterBreak="0">
    <w:nsid w:val="469634EE"/>
    <w:multiLevelType w:val="hybridMultilevel"/>
    <w:tmpl w:val="1B18B11E"/>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6" w15:restartNumberingAfterBreak="0">
    <w:nsid w:val="4ECD4A7D"/>
    <w:multiLevelType w:val="hybridMultilevel"/>
    <w:tmpl w:val="09344E20"/>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7" w15:restartNumberingAfterBreak="0">
    <w:nsid w:val="5D6833A4"/>
    <w:multiLevelType w:val="hybridMultilevel"/>
    <w:tmpl w:val="36D2A96A"/>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8" w15:restartNumberingAfterBreak="0">
    <w:nsid w:val="5FF222C9"/>
    <w:multiLevelType w:val="multilevel"/>
    <w:tmpl w:val="2460FB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6411E41"/>
    <w:multiLevelType w:val="hybridMultilevel"/>
    <w:tmpl w:val="CA5A5736"/>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0" w15:restartNumberingAfterBreak="0">
    <w:nsid w:val="66A506C4"/>
    <w:multiLevelType w:val="hybridMultilevel"/>
    <w:tmpl w:val="86E2168E"/>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1" w15:restartNumberingAfterBreak="0">
    <w:nsid w:val="6C0E2A1F"/>
    <w:multiLevelType w:val="hybridMultilevel"/>
    <w:tmpl w:val="07A6A53E"/>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num w:numId="1" w16cid:durableId="47002508">
    <w:abstractNumId w:val="4"/>
  </w:num>
  <w:num w:numId="2" w16cid:durableId="1997414383">
    <w:abstractNumId w:val="5"/>
  </w:num>
  <w:num w:numId="3" w16cid:durableId="1645423498">
    <w:abstractNumId w:val="1"/>
  </w:num>
  <w:num w:numId="4" w16cid:durableId="1066684236">
    <w:abstractNumId w:val="8"/>
  </w:num>
  <w:num w:numId="5" w16cid:durableId="1747263282">
    <w:abstractNumId w:val="3"/>
  </w:num>
  <w:num w:numId="6" w16cid:durableId="396633974">
    <w:abstractNumId w:val="6"/>
  </w:num>
  <w:num w:numId="7" w16cid:durableId="1646470131">
    <w:abstractNumId w:val="9"/>
  </w:num>
  <w:num w:numId="8" w16cid:durableId="323627519">
    <w:abstractNumId w:val="10"/>
  </w:num>
  <w:num w:numId="9" w16cid:durableId="487282743">
    <w:abstractNumId w:val="2"/>
  </w:num>
  <w:num w:numId="10" w16cid:durableId="1929314880">
    <w:abstractNumId w:val="11"/>
  </w:num>
  <w:num w:numId="11" w16cid:durableId="772936261">
    <w:abstractNumId w:val="0"/>
  </w:num>
  <w:num w:numId="12" w16cid:durableId="1141726785">
    <w:abstractNumId w:val="7"/>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55B6"/>
    <w:rsid w:val="000000EC"/>
    <w:rsid w:val="00000DB8"/>
    <w:rsid w:val="00001D42"/>
    <w:rsid w:val="00002E88"/>
    <w:rsid w:val="00005B61"/>
    <w:rsid w:val="00011EAA"/>
    <w:rsid w:val="00015EA5"/>
    <w:rsid w:val="000366CB"/>
    <w:rsid w:val="00046894"/>
    <w:rsid w:val="000538B7"/>
    <w:rsid w:val="00060C18"/>
    <w:rsid w:val="00061341"/>
    <w:rsid w:val="000630A7"/>
    <w:rsid w:val="00064B0A"/>
    <w:rsid w:val="00065613"/>
    <w:rsid w:val="000659DE"/>
    <w:rsid w:val="00081746"/>
    <w:rsid w:val="00082A30"/>
    <w:rsid w:val="000926E1"/>
    <w:rsid w:val="00096731"/>
    <w:rsid w:val="000A0D7B"/>
    <w:rsid w:val="000B7332"/>
    <w:rsid w:val="000C51EE"/>
    <w:rsid w:val="000C6550"/>
    <w:rsid w:val="000C7C33"/>
    <w:rsid w:val="000D4433"/>
    <w:rsid w:val="000D57C5"/>
    <w:rsid w:val="000D5C84"/>
    <w:rsid w:val="000D725C"/>
    <w:rsid w:val="000E2808"/>
    <w:rsid w:val="000E4E7B"/>
    <w:rsid w:val="000F547D"/>
    <w:rsid w:val="000F6CC1"/>
    <w:rsid w:val="00101504"/>
    <w:rsid w:val="00102926"/>
    <w:rsid w:val="00105394"/>
    <w:rsid w:val="001060AC"/>
    <w:rsid w:val="00110C58"/>
    <w:rsid w:val="00115B70"/>
    <w:rsid w:val="00120E84"/>
    <w:rsid w:val="00121E2A"/>
    <w:rsid w:val="00123A97"/>
    <w:rsid w:val="001264BA"/>
    <w:rsid w:val="00126F0C"/>
    <w:rsid w:val="001369AE"/>
    <w:rsid w:val="00140168"/>
    <w:rsid w:val="00144072"/>
    <w:rsid w:val="00144F87"/>
    <w:rsid w:val="00147339"/>
    <w:rsid w:val="00150C09"/>
    <w:rsid w:val="0015398A"/>
    <w:rsid w:val="00155A2D"/>
    <w:rsid w:val="00155F61"/>
    <w:rsid w:val="00160256"/>
    <w:rsid w:val="001714FD"/>
    <w:rsid w:val="00180C8E"/>
    <w:rsid w:val="001854AF"/>
    <w:rsid w:val="0018724B"/>
    <w:rsid w:val="001927AC"/>
    <w:rsid w:val="00193095"/>
    <w:rsid w:val="00194836"/>
    <w:rsid w:val="00195628"/>
    <w:rsid w:val="001A79DD"/>
    <w:rsid w:val="001B2EC5"/>
    <w:rsid w:val="001C55B6"/>
    <w:rsid w:val="001D0494"/>
    <w:rsid w:val="001D2787"/>
    <w:rsid w:val="001D5823"/>
    <w:rsid w:val="001E0D06"/>
    <w:rsid w:val="001E611F"/>
    <w:rsid w:val="00210306"/>
    <w:rsid w:val="00212D23"/>
    <w:rsid w:val="00222290"/>
    <w:rsid w:val="0022594B"/>
    <w:rsid w:val="0022753F"/>
    <w:rsid w:val="00245612"/>
    <w:rsid w:val="00251B10"/>
    <w:rsid w:val="002566ED"/>
    <w:rsid w:val="002569B3"/>
    <w:rsid w:val="00264438"/>
    <w:rsid w:val="00265D60"/>
    <w:rsid w:val="0027332A"/>
    <w:rsid w:val="00283B94"/>
    <w:rsid w:val="00292C58"/>
    <w:rsid w:val="00293DAA"/>
    <w:rsid w:val="00295303"/>
    <w:rsid w:val="0029695C"/>
    <w:rsid w:val="00297E11"/>
    <w:rsid w:val="002A2922"/>
    <w:rsid w:val="002A43EB"/>
    <w:rsid w:val="002A4D77"/>
    <w:rsid w:val="002B3752"/>
    <w:rsid w:val="002C1699"/>
    <w:rsid w:val="002C1D38"/>
    <w:rsid w:val="002D359F"/>
    <w:rsid w:val="002E1349"/>
    <w:rsid w:val="002E208F"/>
    <w:rsid w:val="002E4521"/>
    <w:rsid w:val="002E7FB7"/>
    <w:rsid w:val="002F509C"/>
    <w:rsid w:val="002F671B"/>
    <w:rsid w:val="0030067F"/>
    <w:rsid w:val="003024E4"/>
    <w:rsid w:val="0030323D"/>
    <w:rsid w:val="00307DE0"/>
    <w:rsid w:val="00310587"/>
    <w:rsid w:val="003142A9"/>
    <w:rsid w:val="00320314"/>
    <w:rsid w:val="003222CE"/>
    <w:rsid w:val="0032420C"/>
    <w:rsid w:val="00325A81"/>
    <w:rsid w:val="00334CBF"/>
    <w:rsid w:val="0033544C"/>
    <w:rsid w:val="0034719B"/>
    <w:rsid w:val="003611F6"/>
    <w:rsid w:val="00362C78"/>
    <w:rsid w:val="0037573A"/>
    <w:rsid w:val="00385527"/>
    <w:rsid w:val="00385C27"/>
    <w:rsid w:val="00394985"/>
    <w:rsid w:val="003A12F5"/>
    <w:rsid w:val="003A1D49"/>
    <w:rsid w:val="003B4B58"/>
    <w:rsid w:val="003C2940"/>
    <w:rsid w:val="003C4C6D"/>
    <w:rsid w:val="003D0CBE"/>
    <w:rsid w:val="003D3266"/>
    <w:rsid w:val="003D529A"/>
    <w:rsid w:val="003E0D7A"/>
    <w:rsid w:val="003E1E93"/>
    <w:rsid w:val="003E2E9C"/>
    <w:rsid w:val="003E58F4"/>
    <w:rsid w:val="003E6E16"/>
    <w:rsid w:val="003F4708"/>
    <w:rsid w:val="003F6C43"/>
    <w:rsid w:val="00406BB7"/>
    <w:rsid w:val="00411D31"/>
    <w:rsid w:val="004153FA"/>
    <w:rsid w:val="00422A7C"/>
    <w:rsid w:val="00425543"/>
    <w:rsid w:val="00427610"/>
    <w:rsid w:val="004345F1"/>
    <w:rsid w:val="00437621"/>
    <w:rsid w:val="00446739"/>
    <w:rsid w:val="00455749"/>
    <w:rsid w:val="004602E5"/>
    <w:rsid w:val="00460533"/>
    <w:rsid w:val="00460D1E"/>
    <w:rsid w:val="00462ACA"/>
    <w:rsid w:val="004630C7"/>
    <w:rsid w:val="00470306"/>
    <w:rsid w:val="00474B1C"/>
    <w:rsid w:val="00484699"/>
    <w:rsid w:val="00486363"/>
    <w:rsid w:val="004950DE"/>
    <w:rsid w:val="00495494"/>
    <w:rsid w:val="00496BBD"/>
    <w:rsid w:val="004A3AA6"/>
    <w:rsid w:val="004A485B"/>
    <w:rsid w:val="004A6DFA"/>
    <w:rsid w:val="004B6BAE"/>
    <w:rsid w:val="004C3794"/>
    <w:rsid w:val="004D5CCE"/>
    <w:rsid w:val="004E19CD"/>
    <w:rsid w:val="004E1CB0"/>
    <w:rsid w:val="004E44E6"/>
    <w:rsid w:val="00500596"/>
    <w:rsid w:val="00507D58"/>
    <w:rsid w:val="00513AC1"/>
    <w:rsid w:val="00516F1A"/>
    <w:rsid w:val="0052549F"/>
    <w:rsid w:val="00526BBF"/>
    <w:rsid w:val="00530A49"/>
    <w:rsid w:val="0053194B"/>
    <w:rsid w:val="00531C83"/>
    <w:rsid w:val="00543F8C"/>
    <w:rsid w:val="00546B78"/>
    <w:rsid w:val="00552A3D"/>
    <w:rsid w:val="00556B71"/>
    <w:rsid w:val="00560279"/>
    <w:rsid w:val="005605C8"/>
    <w:rsid w:val="0056482B"/>
    <w:rsid w:val="00571FDA"/>
    <w:rsid w:val="00573A4C"/>
    <w:rsid w:val="00576AA5"/>
    <w:rsid w:val="005879F5"/>
    <w:rsid w:val="00590C60"/>
    <w:rsid w:val="00591EC9"/>
    <w:rsid w:val="00591F24"/>
    <w:rsid w:val="00592759"/>
    <w:rsid w:val="00593869"/>
    <w:rsid w:val="0059483C"/>
    <w:rsid w:val="00595D4C"/>
    <w:rsid w:val="005A29DD"/>
    <w:rsid w:val="005B22EC"/>
    <w:rsid w:val="005C02C7"/>
    <w:rsid w:val="005C0BE8"/>
    <w:rsid w:val="005C698D"/>
    <w:rsid w:val="005C7E18"/>
    <w:rsid w:val="005D07C2"/>
    <w:rsid w:val="005E04E3"/>
    <w:rsid w:val="005E0DD5"/>
    <w:rsid w:val="005E3B83"/>
    <w:rsid w:val="005E6497"/>
    <w:rsid w:val="00601193"/>
    <w:rsid w:val="0061516B"/>
    <w:rsid w:val="0062287A"/>
    <w:rsid w:val="00624840"/>
    <w:rsid w:val="0063111E"/>
    <w:rsid w:val="006361D0"/>
    <w:rsid w:val="00640BD5"/>
    <w:rsid w:val="00643AA5"/>
    <w:rsid w:val="006446A2"/>
    <w:rsid w:val="00644E49"/>
    <w:rsid w:val="00651F2E"/>
    <w:rsid w:val="00680173"/>
    <w:rsid w:val="0068345B"/>
    <w:rsid w:val="00697EDF"/>
    <w:rsid w:val="006A1C43"/>
    <w:rsid w:val="006A1D9E"/>
    <w:rsid w:val="006A501C"/>
    <w:rsid w:val="006A5153"/>
    <w:rsid w:val="006B0A55"/>
    <w:rsid w:val="006D43E7"/>
    <w:rsid w:val="006E1276"/>
    <w:rsid w:val="00724AAF"/>
    <w:rsid w:val="00737B32"/>
    <w:rsid w:val="00751A45"/>
    <w:rsid w:val="00751A6B"/>
    <w:rsid w:val="00781073"/>
    <w:rsid w:val="0078587E"/>
    <w:rsid w:val="0079250B"/>
    <w:rsid w:val="00793C10"/>
    <w:rsid w:val="00794522"/>
    <w:rsid w:val="007A011C"/>
    <w:rsid w:val="007A06A6"/>
    <w:rsid w:val="007A1913"/>
    <w:rsid w:val="007A4510"/>
    <w:rsid w:val="007A6723"/>
    <w:rsid w:val="007B3EC7"/>
    <w:rsid w:val="007C3BBE"/>
    <w:rsid w:val="007D74CB"/>
    <w:rsid w:val="007D780A"/>
    <w:rsid w:val="007E226E"/>
    <w:rsid w:val="007E4B98"/>
    <w:rsid w:val="007E7235"/>
    <w:rsid w:val="007F3815"/>
    <w:rsid w:val="007F7366"/>
    <w:rsid w:val="00803972"/>
    <w:rsid w:val="008173DA"/>
    <w:rsid w:val="0084540A"/>
    <w:rsid w:val="00856072"/>
    <w:rsid w:val="00856E34"/>
    <w:rsid w:val="00862E40"/>
    <w:rsid w:val="00863F64"/>
    <w:rsid w:val="0087114B"/>
    <w:rsid w:val="00873FB4"/>
    <w:rsid w:val="008767F4"/>
    <w:rsid w:val="00882DF5"/>
    <w:rsid w:val="008852B4"/>
    <w:rsid w:val="00886167"/>
    <w:rsid w:val="0089047F"/>
    <w:rsid w:val="008A6366"/>
    <w:rsid w:val="008A6FCB"/>
    <w:rsid w:val="008B574F"/>
    <w:rsid w:val="008C00B0"/>
    <w:rsid w:val="008C2A69"/>
    <w:rsid w:val="008C3160"/>
    <w:rsid w:val="008C49AE"/>
    <w:rsid w:val="008D2097"/>
    <w:rsid w:val="008D5D47"/>
    <w:rsid w:val="008E1F49"/>
    <w:rsid w:val="008E491C"/>
    <w:rsid w:val="008E6818"/>
    <w:rsid w:val="008E7AEC"/>
    <w:rsid w:val="008F0EEB"/>
    <w:rsid w:val="008F5EC2"/>
    <w:rsid w:val="009016DA"/>
    <w:rsid w:val="009061BA"/>
    <w:rsid w:val="00906455"/>
    <w:rsid w:val="00907AA1"/>
    <w:rsid w:val="0091211F"/>
    <w:rsid w:val="009134DF"/>
    <w:rsid w:val="0091435E"/>
    <w:rsid w:val="00915597"/>
    <w:rsid w:val="00916E3A"/>
    <w:rsid w:val="00927B8E"/>
    <w:rsid w:val="009316A5"/>
    <w:rsid w:val="009326B5"/>
    <w:rsid w:val="00935603"/>
    <w:rsid w:val="00935F24"/>
    <w:rsid w:val="0094514B"/>
    <w:rsid w:val="009453E3"/>
    <w:rsid w:val="009455FF"/>
    <w:rsid w:val="00950CB6"/>
    <w:rsid w:val="00952126"/>
    <w:rsid w:val="00955171"/>
    <w:rsid w:val="009668AE"/>
    <w:rsid w:val="00967996"/>
    <w:rsid w:val="00970CB9"/>
    <w:rsid w:val="00981EE2"/>
    <w:rsid w:val="00983CB1"/>
    <w:rsid w:val="00990C95"/>
    <w:rsid w:val="009944A1"/>
    <w:rsid w:val="00994B63"/>
    <w:rsid w:val="009D4D87"/>
    <w:rsid w:val="009E4858"/>
    <w:rsid w:val="009F31E8"/>
    <w:rsid w:val="009F56CD"/>
    <w:rsid w:val="00A00A3C"/>
    <w:rsid w:val="00A03C0D"/>
    <w:rsid w:val="00A0474A"/>
    <w:rsid w:val="00A111FA"/>
    <w:rsid w:val="00A15B1E"/>
    <w:rsid w:val="00A220F6"/>
    <w:rsid w:val="00A263EF"/>
    <w:rsid w:val="00A273C7"/>
    <w:rsid w:val="00A4055B"/>
    <w:rsid w:val="00A42A27"/>
    <w:rsid w:val="00A443FE"/>
    <w:rsid w:val="00A52266"/>
    <w:rsid w:val="00A54844"/>
    <w:rsid w:val="00A56D65"/>
    <w:rsid w:val="00A6602D"/>
    <w:rsid w:val="00A72E7A"/>
    <w:rsid w:val="00A80996"/>
    <w:rsid w:val="00A945FB"/>
    <w:rsid w:val="00A95739"/>
    <w:rsid w:val="00A978E0"/>
    <w:rsid w:val="00AA4B32"/>
    <w:rsid w:val="00AA5704"/>
    <w:rsid w:val="00AB5CBD"/>
    <w:rsid w:val="00AD0C88"/>
    <w:rsid w:val="00AD0C9A"/>
    <w:rsid w:val="00AD2C4D"/>
    <w:rsid w:val="00AD5FEF"/>
    <w:rsid w:val="00AE33E5"/>
    <w:rsid w:val="00AE66C5"/>
    <w:rsid w:val="00AF25B9"/>
    <w:rsid w:val="00B02496"/>
    <w:rsid w:val="00B036A8"/>
    <w:rsid w:val="00B06CB8"/>
    <w:rsid w:val="00B138A4"/>
    <w:rsid w:val="00B147F1"/>
    <w:rsid w:val="00B164A4"/>
    <w:rsid w:val="00B208D4"/>
    <w:rsid w:val="00B30F5F"/>
    <w:rsid w:val="00B32FF6"/>
    <w:rsid w:val="00B3336C"/>
    <w:rsid w:val="00B33A51"/>
    <w:rsid w:val="00B37D11"/>
    <w:rsid w:val="00B407BB"/>
    <w:rsid w:val="00B42EB3"/>
    <w:rsid w:val="00B43FB9"/>
    <w:rsid w:val="00B449FC"/>
    <w:rsid w:val="00B50987"/>
    <w:rsid w:val="00B52287"/>
    <w:rsid w:val="00B66FC2"/>
    <w:rsid w:val="00B67E8B"/>
    <w:rsid w:val="00B7001D"/>
    <w:rsid w:val="00B71CAF"/>
    <w:rsid w:val="00B83986"/>
    <w:rsid w:val="00B8408F"/>
    <w:rsid w:val="00B944C6"/>
    <w:rsid w:val="00BA30CB"/>
    <w:rsid w:val="00BB74F9"/>
    <w:rsid w:val="00BC0952"/>
    <w:rsid w:val="00BC5FE2"/>
    <w:rsid w:val="00BD256F"/>
    <w:rsid w:val="00BD260B"/>
    <w:rsid w:val="00BD3C91"/>
    <w:rsid w:val="00BD7F8D"/>
    <w:rsid w:val="00BE7038"/>
    <w:rsid w:val="00BE7813"/>
    <w:rsid w:val="00C05CA7"/>
    <w:rsid w:val="00C20A74"/>
    <w:rsid w:val="00C21C84"/>
    <w:rsid w:val="00C25199"/>
    <w:rsid w:val="00C32B35"/>
    <w:rsid w:val="00C43A69"/>
    <w:rsid w:val="00C46EC5"/>
    <w:rsid w:val="00C60BAC"/>
    <w:rsid w:val="00C621F5"/>
    <w:rsid w:val="00C73A22"/>
    <w:rsid w:val="00C760D5"/>
    <w:rsid w:val="00C77FE6"/>
    <w:rsid w:val="00C94B2D"/>
    <w:rsid w:val="00CA24DB"/>
    <w:rsid w:val="00CA367E"/>
    <w:rsid w:val="00CA62BC"/>
    <w:rsid w:val="00CB199B"/>
    <w:rsid w:val="00CB1A4F"/>
    <w:rsid w:val="00CB656D"/>
    <w:rsid w:val="00CC1023"/>
    <w:rsid w:val="00CC37C8"/>
    <w:rsid w:val="00CC6FC9"/>
    <w:rsid w:val="00CC7402"/>
    <w:rsid w:val="00CD2AF9"/>
    <w:rsid w:val="00CD4197"/>
    <w:rsid w:val="00CD6730"/>
    <w:rsid w:val="00CE20BA"/>
    <w:rsid w:val="00CF7B8B"/>
    <w:rsid w:val="00D00932"/>
    <w:rsid w:val="00D033E7"/>
    <w:rsid w:val="00D14DBF"/>
    <w:rsid w:val="00D202E0"/>
    <w:rsid w:val="00D225B7"/>
    <w:rsid w:val="00D2360F"/>
    <w:rsid w:val="00D25CC3"/>
    <w:rsid w:val="00D343FE"/>
    <w:rsid w:val="00D44D5F"/>
    <w:rsid w:val="00D5464F"/>
    <w:rsid w:val="00D62C6F"/>
    <w:rsid w:val="00D63CC6"/>
    <w:rsid w:val="00D765B1"/>
    <w:rsid w:val="00D82785"/>
    <w:rsid w:val="00D94506"/>
    <w:rsid w:val="00DA7A32"/>
    <w:rsid w:val="00DB043C"/>
    <w:rsid w:val="00DB27AE"/>
    <w:rsid w:val="00DB47DE"/>
    <w:rsid w:val="00DC478A"/>
    <w:rsid w:val="00DD0CCE"/>
    <w:rsid w:val="00DD4FE6"/>
    <w:rsid w:val="00DD5C98"/>
    <w:rsid w:val="00DD71B8"/>
    <w:rsid w:val="00DE221E"/>
    <w:rsid w:val="00DE2577"/>
    <w:rsid w:val="00DE37E0"/>
    <w:rsid w:val="00DF319D"/>
    <w:rsid w:val="00DF3D8D"/>
    <w:rsid w:val="00DF558A"/>
    <w:rsid w:val="00E052BA"/>
    <w:rsid w:val="00E06475"/>
    <w:rsid w:val="00E136D4"/>
    <w:rsid w:val="00E16A30"/>
    <w:rsid w:val="00E17B61"/>
    <w:rsid w:val="00E21E20"/>
    <w:rsid w:val="00E25BEF"/>
    <w:rsid w:val="00E45D00"/>
    <w:rsid w:val="00E47FB1"/>
    <w:rsid w:val="00E64446"/>
    <w:rsid w:val="00E74F8C"/>
    <w:rsid w:val="00E834D0"/>
    <w:rsid w:val="00E8508E"/>
    <w:rsid w:val="00E92EDC"/>
    <w:rsid w:val="00EA180D"/>
    <w:rsid w:val="00EA46CA"/>
    <w:rsid w:val="00EA4F24"/>
    <w:rsid w:val="00EA6415"/>
    <w:rsid w:val="00EB67B9"/>
    <w:rsid w:val="00EC2C90"/>
    <w:rsid w:val="00ED1249"/>
    <w:rsid w:val="00ED4A4F"/>
    <w:rsid w:val="00EE145D"/>
    <w:rsid w:val="00EE72BC"/>
    <w:rsid w:val="00EE7FB4"/>
    <w:rsid w:val="00EF7060"/>
    <w:rsid w:val="00F01F3A"/>
    <w:rsid w:val="00F051A9"/>
    <w:rsid w:val="00F11261"/>
    <w:rsid w:val="00F116A7"/>
    <w:rsid w:val="00F1451A"/>
    <w:rsid w:val="00F15449"/>
    <w:rsid w:val="00F15C61"/>
    <w:rsid w:val="00F15E31"/>
    <w:rsid w:val="00F16F89"/>
    <w:rsid w:val="00F2587C"/>
    <w:rsid w:val="00F26B74"/>
    <w:rsid w:val="00F27315"/>
    <w:rsid w:val="00F32A7C"/>
    <w:rsid w:val="00F32C15"/>
    <w:rsid w:val="00F40348"/>
    <w:rsid w:val="00F44BF7"/>
    <w:rsid w:val="00F45795"/>
    <w:rsid w:val="00F47C01"/>
    <w:rsid w:val="00F50707"/>
    <w:rsid w:val="00F50F83"/>
    <w:rsid w:val="00F51471"/>
    <w:rsid w:val="00F55DC1"/>
    <w:rsid w:val="00F62C06"/>
    <w:rsid w:val="00F70581"/>
    <w:rsid w:val="00F74C43"/>
    <w:rsid w:val="00F75842"/>
    <w:rsid w:val="00F803AE"/>
    <w:rsid w:val="00F80412"/>
    <w:rsid w:val="00F85A8C"/>
    <w:rsid w:val="00F876B1"/>
    <w:rsid w:val="00F87BE7"/>
    <w:rsid w:val="00F9044E"/>
    <w:rsid w:val="00F90910"/>
    <w:rsid w:val="00F925AA"/>
    <w:rsid w:val="00F94AC8"/>
    <w:rsid w:val="00F96D44"/>
    <w:rsid w:val="00FA3732"/>
    <w:rsid w:val="00FB1F0B"/>
    <w:rsid w:val="00FB38E5"/>
    <w:rsid w:val="00FC6A45"/>
    <w:rsid w:val="00FD0260"/>
    <w:rsid w:val="00FD03A4"/>
    <w:rsid w:val="00FD6EC8"/>
    <w:rsid w:val="00FE28C8"/>
    <w:rsid w:val="00FF1E87"/>
    <w:rsid w:val="00FF49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CD7C90"/>
  <w15:chartTrackingRefBased/>
  <w15:docId w15:val="{BB8C1756-E0E6-4AA6-9208-4E80BA1141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886167"/>
    <w:rPr>
      <w:lang w:val="en-GB"/>
    </w:rPr>
  </w:style>
  <w:style w:type="paragraph" w:styleId="Kop1">
    <w:name w:val="heading 1"/>
    <w:basedOn w:val="Standaard"/>
    <w:next w:val="Standaard"/>
    <w:link w:val="Kop1Char"/>
    <w:uiPriority w:val="9"/>
    <w:qFormat/>
    <w:rsid w:val="00886167"/>
    <w:p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after="0"/>
      <w:outlineLvl w:val="0"/>
    </w:pPr>
    <w:rPr>
      <w:caps/>
      <w:color w:val="FFFFFF" w:themeColor="background1"/>
      <w:spacing w:val="15"/>
      <w:sz w:val="22"/>
      <w:szCs w:val="22"/>
    </w:rPr>
  </w:style>
  <w:style w:type="paragraph" w:styleId="Kop2">
    <w:name w:val="heading 2"/>
    <w:basedOn w:val="Standaard"/>
    <w:next w:val="Standaard"/>
    <w:link w:val="Kop2Char"/>
    <w:uiPriority w:val="9"/>
    <w:unhideWhenUsed/>
    <w:qFormat/>
    <w:rsid w:val="00886167"/>
    <w:p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after="0"/>
      <w:outlineLvl w:val="1"/>
    </w:pPr>
    <w:rPr>
      <w:caps/>
      <w:spacing w:val="15"/>
    </w:rPr>
  </w:style>
  <w:style w:type="paragraph" w:styleId="Kop3">
    <w:name w:val="heading 3"/>
    <w:basedOn w:val="Standaard"/>
    <w:next w:val="Standaard"/>
    <w:link w:val="Kop3Char"/>
    <w:uiPriority w:val="9"/>
    <w:unhideWhenUsed/>
    <w:qFormat/>
    <w:rsid w:val="00886167"/>
    <w:pPr>
      <w:pBdr>
        <w:top w:val="single" w:sz="6" w:space="2" w:color="5B9BD5" w:themeColor="accent1"/>
      </w:pBdr>
      <w:spacing w:before="300" w:after="0"/>
      <w:outlineLvl w:val="2"/>
    </w:pPr>
    <w:rPr>
      <w:caps/>
      <w:color w:val="1F4D78" w:themeColor="accent1" w:themeShade="7F"/>
      <w:spacing w:val="15"/>
    </w:rPr>
  </w:style>
  <w:style w:type="paragraph" w:styleId="Kop4">
    <w:name w:val="heading 4"/>
    <w:basedOn w:val="Standaard"/>
    <w:next w:val="Standaard"/>
    <w:link w:val="Kop4Char"/>
    <w:uiPriority w:val="9"/>
    <w:unhideWhenUsed/>
    <w:qFormat/>
    <w:rsid w:val="00886167"/>
    <w:pPr>
      <w:pBdr>
        <w:top w:val="dotted" w:sz="6" w:space="2" w:color="5B9BD5" w:themeColor="accent1"/>
      </w:pBdr>
      <w:spacing w:before="200" w:after="0"/>
      <w:outlineLvl w:val="3"/>
    </w:pPr>
    <w:rPr>
      <w:caps/>
      <w:color w:val="2E74B5" w:themeColor="accent1" w:themeShade="BF"/>
      <w:spacing w:val="10"/>
    </w:rPr>
  </w:style>
  <w:style w:type="paragraph" w:styleId="Kop5">
    <w:name w:val="heading 5"/>
    <w:basedOn w:val="Standaard"/>
    <w:next w:val="Standaard"/>
    <w:link w:val="Kop5Char"/>
    <w:uiPriority w:val="9"/>
    <w:unhideWhenUsed/>
    <w:qFormat/>
    <w:rsid w:val="00886167"/>
    <w:pPr>
      <w:pBdr>
        <w:bottom w:val="single" w:sz="6" w:space="1" w:color="5B9BD5" w:themeColor="accent1"/>
      </w:pBdr>
      <w:spacing w:before="200" w:after="0"/>
      <w:outlineLvl w:val="4"/>
    </w:pPr>
    <w:rPr>
      <w:caps/>
      <w:color w:val="2E74B5" w:themeColor="accent1" w:themeShade="BF"/>
      <w:spacing w:val="10"/>
    </w:rPr>
  </w:style>
  <w:style w:type="paragraph" w:styleId="Kop6">
    <w:name w:val="heading 6"/>
    <w:basedOn w:val="Standaard"/>
    <w:next w:val="Standaard"/>
    <w:link w:val="Kop6Char"/>
    <w:uiPriority w:val="9"/>
    <w:semiHidden/>
    <w:unhideWhenUsed/>
    <w:qFormat/>
    <w:rsid w:val="00886167"/>
    <w:pPr>
      <w:pBdr>
        <w:bottom w:val="dotted" w:sz="6" w:space="1" w:color="5B9BD5" w:themeColor="accent1"/>
      </w:pBdr>
      <w:spacing w:before="200" w:after="0"/>
      <w:outlineLvl w:val="5"/>
    </w:pPr>
    <w:rPr>
      <w:caps/>
      <w:color w:val="2E74B5" w:themeColor="accent1" w:themeShade="BF"/>
      <w:spacing w:val="10"/>
    </w:rPr>
  </w:style>
  <w:style w:type="paragraph" w:styleId="Kop7">
    <w:name w:val="heading 7"/>
    <w:basedOn w:val="Standaard"/>
    <w:next w:val="Standaard"/>
    <w:link w:val="Kop7Char"/>
    <w:uiPriority w:val="9"/>
    <w:semiHidden/>
    <w:unhideWhenUsed/>
    <w:qFormat/>
    <w:rsid w:val="00886167"/>
    <w:pPr>
      <w:spacing w:before="200" w:after="0"/>
      <w:outlineLvl w:val="6"/>
    </w:pPr>
    <w:rPr>
      <w:caps/>
      <w:color w:val="2E74B5" w:themeColor="accent1" w:themeShade="BF"/>
      <w:spacing w:val="10"/>
    </w:rPr>
  </w:style>
  <w:style w:type="paragraph" w:styleId="Kop8">
    <w:name w:val="heading 8"/>
    <w:basedOn w:val="Standaard"/>
    <w:next w:val="Standaard"/>
    <w:link w:val="Kop8Char"/>
    <w:uiPriority w:val="9"/>
    <w:semiHidden/>
    <w:unhideWhenUsed/>
    <w:qFormat/>
    <w:rsid w:val="00886167"/>
    <w:pPr>
      <w:spacing w:before="200" w:after="0"/>
      <w:outlineLvl w:val="7"/>
    </w:pPr>
    <w:rPr>
      <w:caps/>
      <w:spacing w:val="10"/>
      <w:sz w:val="18"/>
      <w:szCs w:val="18"/>
    </w:rPr>
  </w:style>
  <w:style w:type="paragraph" w:styleId="Kop9">
    <w:name w:val="heading 9"/>
    <w:basedOn w:val="Standaard"/>
    <w:next w:val="Standaard"/>
    <w:link w:val="Kop9Char"/>
    <w:uiPriority w:val="9"/>
    <w:semiHidden/>
    <w:unhideWhenUsed/>
    <w:qFormat/>
    <w:rsid w:val="00886167"/>
    <w:pPr>
      <w:spacing w:before="200" w:after="0"/>
      <w:outlineLvl w:val="8"/>
    </w:pPr>
    <w:rPr>
      <w:i/>
      <w:iCs/>
      <w:caps/>
      <w:spacing w:val="10"/>
      <w:sz w:val="18"/>
      <w:szCs w:val="18"/>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886167"/>
    <w:rPr>
      <w:caps/>
      <w:color w:val="FFFFFF" w:themeColor="background1"/>
      <w:spacing w:val="15"/>
      <w:sz w:val="22"/>
      <w:szCs w:val="22"/>
      <w:shd w:val="clear" w:color="auto" w:fill="5B9BD5" w:themeFill="accent1"/>
    </w:rPr>
  </w:style>
  <w:style w:type="character" w:customStyle="1" w:styleId="Kop2Char">
    <w:name w:val="Kop 2 Char"/>
    <w:basedOn w:val="Standaardalinea-lettertype"/>
    <w:link w:val="Kop2"/>
    <w:uiPriority w:val="9"/>
    <w:rsid w:val="00886167"/>
    <w:rPr>
      <w:caps/>
      <w:spacing w:val="15"/>
      <w:shd w:val="clear" w:color="auto" w:fill="DEEAF6" w:themeFill="accent1" w:themeFillTint="33"/>
    </w:rPr>
  </w:style>
  <w:style w:type="character" w:customStyle="1" w:styleId="Kop3Char">
    <w:name w:val="Kop 3 Char"/>
    <w:basedOn w:val="Standaardalinea-lettertype"/>
    <w:link w:val="Kop3"/>
    <w:uiPriority w:val="9"/>
    <w:rsid w:val="00886167"/>
    <w:rPr>
      <w:caps/>
      <w:color w:val="1F4D78" w:themeColor="accent1" w:themeShade="7F"/>
      <w:spacing w:val="15"/>
    </w:rPr>
  </w:style>
  <w:style w:type="character" w:customStyle="1" w:styleId="Kop4Char">
    <w:name w:val="Kop 4 Char"/>
    <w:basedOn w:val="Standaardalinea-lettertype"/>
    <w:link w:val="Kop4"/>
    <w:uiPriority w:val="9"/>
    <w:rsid w:val="00886167"/>
    <w:rPr>
      <w:caps/>
      <w:color w:val="2E74B5" w:themeColor="accent1" w:themeShade="BF"/>
      <w:spacing w:val="10"/>
    </w:rPr>
  </w:style>
  <w:style w:type="character" w:customStyle="1" w:styleId="Kop5Char">
    <w:name w:val="Kop 5 Char"/>
    <w:basedOn w:val="Standaardalinea-lettertype"/>
    <w:link w:val="Kop5"/>
    <w:uiPriority w:val="9"/>
    <w:rsid w:val="00886167"/>
    <w:rPr>
      <w:caps/>
      <w:color w:val="2E74B5" w:themeColor="accent1" w:themeShade="BF"/>
      <w:spacing w:val="10"/>
    </w:rPr>
  </w:style>
  <w:style w:type="character" w:customStyle="1" w:styleId="Kop6Char">
    <w:name w:val="Kop 6 Char"/>
    <w:basedOn w:val="Standaardalinea-lettertype"/>
    <w:link w:val="Kop6"/>
    <w:uiPriority w:val="9"/>
    <w:semiHidden/>
    <w:rsid w:val="00886167"/>
    <w:rPr>
      <w:caps/>
      <w:color w:val="2E74B5" w:themeColor="accent1" w:themeShade="BF"/>
      <w:spacing w:val="10"/>
    </w:rPr>
  </w:style>
  <w:style w:type="character" w:customStyle="1" w:styleId="Kop7Char">
    <w:name w:val="Kop 7 Char"/>
    <w:basedOn w:val="Standaardalinea-lettertype"/>
    <w:link w:val="Kop7"/>
    <w:uiPriority w:val="9"/>
    <w:semiHidden/>
    <w:rsid w:val="00886167"/>
    <w:rPr>
      <w:caps/>
      <w:color w:val="2E74B5" w:themeColor="accent1" w:themeShade="BF"/>
      <w:spacing w:val="10"/>
    </w:rPr>
  </w:style>
  <w:style w:type="character" w:customStyle="1" w:styleId="Kop8Char">
    <w:name w:val="Kop 8 Char"/>
    <w:basedOn w:val="Standaardalinea-lettertype"/>
    <w:link w:val="Kop8"/>
    <w:uiPriority w:val="9"/>
    <w:semiHidden/>
    <w:rsid w:val="00886167"/>
    <w:rPr>
      <w:caps/>
      <w:spacing w:val="10"/>
      <w:sz w:val="18"/>
      <w:szCs w:val="18"/>
    </w:rPr>
  </w:style>
  <w:style w:type="character" w:customStyle="1" w:styleId="Kop9Char">
    <w:name w:val="Kop 9 Char"/>
    <w:basedOn w:val="Standaardalinea-lettertype"/>
    <w:link w:val="Kop9"/>
    <w:uiPriority w:val="9"/>
    <w:semiHidden/>
    <w:rsid w:val="00886167"/>
    <w:rPr>
      <w:i/>
      <w:iCs/>
      <w:caps/>
      <w:spacing w:val="10"/>
      <w:sz w:val="18"/>
      <w:szCs w:val="18"/>
    </w:rPr>
  </w:style>
  <w:style w:type="paragraph" w:styleId="Bijschrift">
    <w:name w:val="caption"/>
    <w:basedOn w:val="Standaard"/>
    <w:next w:val="Standaard"/>
    <w:uiPriority w:val="35"/>
    <w:unhideWhenUsed/>
    <w:qFormat/>
    <w:rsid w:val="00886167"/>
    <w:rPr>
      <w:b/>
      <w:bCs/>
      <w:color w:val="2E74B5" w:themeColor="accent1" w:themeShade="BF"/>
      <w:sz w:val="16"/>
      <w:szCs w:val="16"/>
    </w:rPr>
  </w:style>
  <w:style w:type="paragraph" w:styleId="Titel">
    <w:name w:val="Title"/>
    <w:basedOn w:val="Standaard"/>
    <w:next w:val="Standaard"/>
    <w:link w:val="TitelChar"/>
    <w:uiPriority w:val="10"/>
    <w:qFormat/>
    <w:rsid w:val="00886167"/>
    <w:pPr>
      <w:spacing w:before="0" w:after="0"/>
    </w:pPr>
    <w:rPr>
      <w:rFonts w:asciiTheme="majorHAnsi" w:eastAsiaTheme="majorEastAsia" w:hAnsiTheme="majorHAnsi" w:cstheme="majorBidi"/>
      <w:caps/>
      <w:color w:val="5B9BD5" w:themeColor="accent1"/>
      <w:spacing w:val="10"/>
      <w:sz w:val="52"/>
      <w:szCs w:val="52"/>
    </w:rPr>
  </w:style>
  <w:style w:type="character" w:customStyle="1" w:styleId="TitelChar">
    <w:name w:val="Titel Char"/>
    <w:basedOn w:val="Standaardalinea-lettertype"/>
    <w:link w:val="Titel"/>
    <w:uiPriority w:val="10"/>
    <w:rsid w:val="00886167"/>
    <w:rPr>
      <w:rFonts w:asciiTheme="majorHAnsi" w:eastAsiaTheme="majorEastAsia" w:hAnsiTheme="majorHAnsi" w:cstheme="majorBidi"/>
      <w:caps/>
      <w:color w:val="5B9BD5" w:themeColor="accent1"/>
      <w:spacing w:val="10"/>
      <w:sz w:val="52"/>
      <w:szCs w:val="52"/>
    </w:rPr>
  </w:style>
  <w:style w:type="paragraph" w:styleId="Ondertitel">
    <w:name w:val="Subtitle"/>
    <w:basedOn w:val="Standaard"/>
    <w:next w:val="Standaard"/>
    <w:link w:val="OndertitelChar"/>
    <w:uiPriority w:val="11"/>
    <w:qFormat/>
    <w:rsid w:val="00886167"/>
    <w:pPr>
      <w:spacing w:before="0" w:after="500" w:line="240" w:lineRule="auto"/>
    </w:pPr>
    <w:rPr>
      <w:caps/>
      <w:color w:val="595959" w:themeColor="text1" w:themeTint="A6"/>
      <w:spacing w:val="10"/>
      <w:sz w:val="21"/>
      <w:szCs w:val="21"/>
    </w:rPr>
  </w:style>
  <w:style w:type="character" w:customStyle="1" w:styleId="OndertitelChar">
    <w:name w:val="Ondertitel Char"/>
    <w:basedOn w:val="Standaardalinea-lettertype"/>
    <w:link w:val="Ondertitel"/>
    <w:uiPriority w:val="11"/>
    <w:rsid w:val="00886167"/>
    <w:rPr>
      <w:caps/>
      <w:color w:val="595959" w:themeColor="text1" w:themeTint="A6"/>
      <w:spacing w:val="10"/>
      <w:sz w:val="21"/>
      <w:szCs w:val="21"/>
    </w:rPr>
  </w:style>
  <w:style w:type="character" w:styleId="Zwaar">
    <w:name w:val="Strong"/>
    <w:uiPriority w:val="22"/>
    <w:qFormat/>
    <w:rsid w:val="00886167"/>
    <w:rPr>
      <w:b/>
      <w:bCs/>
    </w:rPr>
  </w:style>
  <w:style w:type="character" w:styleId="Nadruk">
    <w:name w:val="Emphasis"/>
    <w:uiPriority w:val="20"/>
    <w:qFormat/>
    <w:rsid w:val="00886167"/>
    <w:rPr>
      <w:caps/>
      <w:color w:val="1F4D78" w:themeColor="accent1" w:themeShade="7F"/>
      <w:spacing w:val="5"/>
    </w:rPr>
  </w:style>
  <w:style w:type="paragraph" w:styleId="Geenafstand">
    <w:name w:val="No Spacing"/>
    <w:link w:val="GeenafstandChar"/>
    <w:uiPriority w:val="1"/>
    <w:qFormat/>
    <w:rsid w:val="00886167"/>
    <w:pPr>
      <w:spacing w:after="0" w:line="240" w:lineRule="auto"/>
    </w:pPr>
  </w:style>
  <w:style w:type="paragraph" w:styleId="Citaat">
    <w:name w:val="Quote"/>
    <w:basedOn w:val="Standaard"/>
    <w:next w:val="Standaard"/>
    <w:link w:val="CitaatChar"/>
    <w:uiPriority w:val="29"/>
    <w:qFormat/>
    <w:rsid w:val="00886167"/>
    <w:rPr>
      <w:i/>
      <w:iCs/>
      <w:sz w:val="24"/>
      <w:szCs w:val="24"/>
    </w:rPr>
  </w:style>
  <w:style w:type="character" w:customStyle="1" w:styleId="CitaatChar">
    <w:name w:val="Citaat Char"/>
    <w:basedOn w:val="Standaardalinea-lettertype"/>
    <w:link w:val="Citaat"/>
    <w:uiPriority w:val="29"/>
    <w:rsid w:val="00886167"/>
    <w:rPr>
      <w:i/>
      <w:iCs/>
      <w:sz w:val="24"/>
      <w:szCs w:val="24"/>
    </w:rPr>
  </w:style>
  <w:style w:type="paragraph" w:styleId="Duidelijkcitaat">
    <w:name w:val="Intense Quote"/>
    <w:basedOn w:val="Standaard"/>
    <w:next w:val="Standaard"/>
    <w:link w:val="DuidelijkcitaatChar"/>
    <w:uiPriority w:val="30"/>
    <w:qFormat/>
    <w:rsid w:val="00886167"/>
    <w:pPr>
      <w:spacing w:before="240" w:after="240" w:line="240" w:lineRule="auto"/>
      <w:ind w:left="1080" w:right="1080"/>
      <w:jc w:val="center"/>
    </w:pPr>
    <w:rPr>
      <w:color w:val="5B9BD5" w:themeColor="accent1"/>
      <w:sz w:val="24"/>
      <w:szCs w:val="24"/>
    </w:rPr>
  </w:style>
  <w:style w:type="character" w:customStyle="1" w:styleId="DuidelijkcitaatChar">
    <w:name w:val="Duidelijk citaat Char"/>
    <w:basedOn w:val="Standaardalinea-lettertype"/>
    <w:link w:val="Duidelijkcitaat"/>
    <w:uiPriority w:val="30"/>
    <w:rsid w:val="00886167"/>
    <w:rPr>
      <w:color w:val="5B9BD5" w:themeColor="accent1"/>
      <w:sz w:val="24"/>
      <w:szCs w:val="24"/>
    </w:rPr>
  </w:style>
  <w:style w:type="character" w:styleId="Subtielebenadrukking">
    <w:name w:val="Subtle Emphasis"/>
    <w:uiPriority w:val="19"/>
    <w:qFormat/>
    <w:rsid w:val="00886167"/>
    <w:rPr>
      <w:i/>
      <w:iCs/>
      <w:color w:val="1F4D78" w:themeColor="accent1" w:themeShade="7F"/>
    </w:rPr>
  </w:style>
  <w:style w:type="character" w:styleId="Intensievebenadrukking">
    <w:name w:val="Intense Emphasis"/>
    <w:uiPriority w:val="21"/>
    <w:qFormat/>
    <w:rsid w:val="00886167"/>
    <w:rPr>
      <w:b/>
      <w:bCs/>
      <w:caps/>
      <w:color w:val="1F4D78" w:themeColor="accent1" w:themeShade="7F"/>
      <w:spacing w:val="10"/>
    </w:rPr>
  </w:style>
  <w:style w:type="character" w:styleId="Subtieleverwijzing">
    <w:name w:val="Subtle Reference"/>
    <w:uiPriority w:val="31"/>
    <w:qFormat/>
    <w:rsid w:val="00886167"/>
    <w:rPr>
      <w:b/>
      <w:bCs/>
      <w:color w:val="5B9BD5" w:themeColor="accent1"/>
    </w:rPr>
  </w:style>
  <w:style w:type="character" w:styleId="Intensieveverwijzing">
    <w:name w:val="Intense Reference"/>
    <w:uiPriority w:val="32"/>
    <w:qFormat/>
    <w:rsid w:val="00886167"/>
    <w:rPr>
      <w:b/>
      <w:bCs/>
      <w:i/>
      <w:iCs/>
      <w:caps/>
      <w:color w:val="5B9BD5" w:themeColor="accent1"/>
    </w:rPr>
  </w:style>
  <w:style w:type="character" w:styleId="Titelvanboek">
    <w:name w:val="Book Title"/>
    <w:uiPriority w:val="33"/>
    <w:qFormat/>
    <w:rsid w:val="00886167"/>
    <w:rPr>
      <w:b/>
      <w:bCs/>
      <w:i/>
      <w:iCs/>
      <w:spacing w:val="0"/>
    </w:rPr>
  </w:style>
  <w:style w:type="paragraph" w:styleId="Kopvaninhoudsopgave">
    <w:name w:val="TOC Heading"/>
    <w:basedOn w:val="Kop1"/>
    <w:next w:val="Standaard"/>
    <w:uiPriority w:val="39"/>
    <w:unhideWhenUsed/>
    <w:qFormat/>
    <w:rsid w:val="00886167"/>
    <w:pPr>
      <w:outlineLvl w:val="9"/>
    </w:pPr>
  </w:style>
  <w:style w:type="character" w:customStyle="1" w:styleId="GeenafstandChar">
    <w:name w:val="Geen afstand Char"/>
    <w:basedOn w:val="Standaardalinea-lettertype"/>
    <w:link w:val="Geenafstand"/>
    <w:uiPriority w:val="1"/>
    <w:rsid w:val="001C55B6"/>
  </w:style>
  <w:style w:type="paragraph" w:styleId="Koptekst">
    <w:name w:val="header"/>
    <w:basedOn w:val="Standaard"/>
    <w:link w:val="KoptekstChar"/>
    <w:uiPriority w:val="99"/>
    <w:unhideWhenUsed/>
    <w:rsid w:val="001C55B6"/>
    <w:pPr>
      <w:tabs>
        <w:tab w:val="center" w:pos="4680"/>
        <w:tab w:val="right" w:pos="9360"/>
      </w:tabs>
      <w:spacing w:after="0" w:line="240" w:lineRule="auto"/>
    </w:pPr>
  </w:style>
  <w:style w:type="character" w:customStyle="1" w:styleId="KoptekstChar">
    <w:name w:val="Koptekst Char"/>
    <w:basedOn w:val="Standaardalinea-lettertype"/>
    <w:link w:val="Koptekst"/>
    <w:uiPriority w:val="99"/>
    <w:rsid w:val="001C55B6"/>
  </w:style>
  <w:style w:type="paragraph" w:styleId="Voettekst">
    <w:name w:val="footer"/>
    <w:basedOn w:val="Standaard"/>
    <w:link w:val="VoettekstChar"/>
    <w:uiPriority w:val="99"/>
    <w:unhideWhenUsed/>
    <w:rsid w:val="001C55B6"/>
    <w:pPr>
      <w:tabs>
        <w:tab w:val="center" w:pos="4680"/>
        <w:tab w:val="right" w:pos="9360"/>
      </w:tabs>
      <w:spacing w:after="0" w:line="240" w:lineRule="auto"/>
    </w:pPr>
  </w:style>
  <w:style w:type="character" w:customStyle="1" w:styleId="VoettekstChar">
    <w:name w:val="Voettekst Char"/>
    <w:basedOn w:val="Standaardalinea-lettertype"/>
    <w:link w:val="Voettekst"/>
    <w:uiPriority w:val="99"/>
    <w:rsid w:val="001C55B6"/>
  </w:style>
  <w:style w:type="character" w:styleId="Tekstvantijdelijkeaanduiding">
    <w:name w:val="Placeholder Text"/>
    <w:basedOn w:val="Standaardalinea-lettertype"/>
    <w:uiPriority w:val="99"/>
    <w:semiHidden/>
    <w:rsid w:val="001C55B6"/>
    <w:rPr>
      <w:color w:val="808080"/>
    </w:rPr>
  </w:style>
  <w:style w:type="paragraph" w:styleId="Lijstalinea">
    <w:name w:val="List Paragraph"/>
    <w:basedOn w:val="Standaard"/>
    <w:uiPriority w:val="34"/>
    <w:qFormat/>
    <w:rsid w:val="000D5C84"/>
    <w:pPr>
      <w:ind w:left="720"/>
      <w:contextualSpacing/>
    </w:pPr>
  </w:style>
  <w:style w:type="paragraph" w:styleId="Inhopg1">
    <w:name w:val="toc 1"/>
    <w:basedOn w:val="Standaard"/>
    <w:next w:val="Standaard"/>
    <w:autoRedefine/>
    <w:uiPriority w:val="39"/>
    <w:unhideWhenUsed/>
    <w:rsid w:val="000D5C84"/>
    <w:pPr>
      <w:spacing w:after="100"/>
    </w:pPr>
  </w:style>
  <w:style w:type="character" w:styleId="Hyperlink">
    <w:name w:val="Hyperlink"/>
    <w:basedOn w:val="Standaardalinea-lettertype"/>
    <w:uiPriority w:val="99"/>
    <w:unhideWhenUsed/>
    <w:rsid w:val="000D5C84"/>
    <w:rPr>
      <w:color w:val="0563C1" w:themeColor="hyperlink"/>
      <w:u w:val="single"/>
    </w:rPr>
  </w:style>
  <w:style w:type="paragraph" w:styleId="Inhopg2">
    <w:name w:val="toc 2"/>
    <w:basedOn w:val="Standaard"/>
    <w:next w:val="Standaard"/>
    <w:autoRedefine/>
    <w:uiPriority w:val="39"/>
    <w:unhideWhenUsed/>
    <w:rsid w:val="000D5C84"/>
    <w:pPr>
      <w:spacing w:after="100"/>
      <w:ind w:left="220"/>
    </w:pPr>
  </w:style>
  <w:style w:type="paragraph" w:styleId="Normaalweb">
    <w:name w:val="Normal (Web)"/>
    <w:basedOn w:val="Standaard"/>
    <w:uiPriority w:val="99"/>
    <w:semiHidden/>
    <w:unhideWhenUsed/>
    <w:rsid w:val="000D5C84"/>
    <w:pPr>
      <w:spacing w:beforeAutospacing="1" w:after="100" w:afterAutospacing="1" w:line="240" w:lineRule="auto"/>
    </w:pPr>
    <w:rPr>
      <w:rFonts w:ascii="Times New Roman" w:eastAsia="Times New Roman" w:hAnsi="Times New Roman" w:cs="Times New Roman"/>
      <w:sz w:val="24"/>
      <w:szCs w:val="24"/>
    </w:rPr>
  </w:style>
  <w:style w:type="paragraph" w:styleId="Inhopg3">
    <w:name w:val="toc 3"/>
    <w:basedOn w:val="Standaard"/>
    <w:next w:val="Standaard"/>
    <w:autoRedefine/>
    <w:uiPriority w:val="39"/>
    <w:unhideWhenUsed/>
    <w:rsid w:val="003C4C6D"/>
    <w:pPr>
      <w:spacing w:after="100"/>
      <w:ind w:left="440"/>
    </w:pPr>
  </w:style>
  <w:style w:type="character" w:styleId="Onopgelostemelding">
    <w:name w:val="Unresolved Mention"/>
    <w:basedOn w:val="Standaardalinea-lettertype"/>
    <w:uiPriority w:val="99"/>
    <w:semiHidden/>
    <w:unhideWhenUsed/>
    <w:rsid w:val="00CD4197"/>
    <w:rPr>
      <w:color w:val="605E5C"/>
      <w:shd w:val="clear" w:color="auto" w:fill="E1DFDD"/>
    </w:rPr>
  </w:style>
  <w:style w:type="table" w:styleId="Tabelraster">
    <w:name w:val="Table Grid"/>
    <w:basedOn w:val="Standaardtabel"/>
    <w:uiPriority w:val="39"/>
    <w:rsid w:val="009061BA"/>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gelnummer">
    <w:name w:val="line number"/>
    <w:basedOn w:val="Standaardalinea-lettertype"/>
    <w:uiPriority w:val="99"/>
    <w:semiHidden/>
    <w:unhideWhenUsed/>
    <w:rsid w:val="00F32A7C"/>
  </w:style>
  <w:style w:type="character" w:styleId="GevolgdeHyperlink">
    <w:name w:val="FollowedHyperlink"/>
    <w:basedOn w:val="Standaardalinea-lettertype"/>
    <w:uiPriority w:val="99"/>
    <w:semiHidden/>
    <w:unhideWhenUsed/>
    <w:rsid w:val="00916E3A"/>
    <w:rPr>
      <w:color w:val="954F72" w:themeColor="followedHyperlink"/>
      <w:u w:val="single"/>
    </w:rPr>
  </w:style>
  <w:style w:type="paragraph" w:styleId="Lijstmetafbeeldingen">
    <w:name w:val="table of figures"/>
    <w:basedOn w:val="Standaard"/>
    <w:next w:val="Standaard"/>
    <w:uiPriority w:val="99"/>
    <w:unhideWhenUsed/>
    <w:rsid w:val="004630C7"/>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6272081">
      <w:bodyDiv w:val="1"/>
      <w:marLeft w:val="0"/>
      <w:marRight w:val="0"/>
      <w:marTop w:val="0"/>
      <w:marBottom w:val="0"/>
      <w:divBdr>
        <w:top w:val="none" w:sz="0" w:space="0" w:color="auto"/>
        <w:left w:val="none" w:sz="0" w:space="0" w:color="auto"/>
        <w:bottom w:val="none" w:sz="0" w:space="0" w:color="auto"/>
        <w:right w:val="none" w:sz="0" w:space="0" w:color="auto"/>
      </w:divBdr>
    </w:div>
    <w:div w:id="96099230">
      <w:bodyDiv w:val="1"/>
      <w:marLeft w:val="0"/>
      <w:marRight w:val="0"/>
      <w:marTop w:val="0"/>
      <w:marBottom w:val="0"/>
      <w:divBdr>
        <w:top w:val="none" w:sz="0" w:space="0" w:color="auto"/>
        <w:left w:val="none" w:sz="0" w:space="0" w:color="auto"/>
        <w:bottom w:val="none" w:sz="0" w:space="0" w:color="auto"/>
        <w:right w:val="none" w:sz="0" w:space="0" w:color="auto"/>
      </w:divBdr>
    </w:div>
    <w:div w:id="325981473">
      <w:bodyDiv w:val="1"/>
      <w:marLeft w:val="0"/>
      <w:marRight w:val="0"/>
      <w:marTop w:val="0"/>
      <w:marBottom w:val="0"/>
      <w:divBdr>
        <w:top w:val="none" w:sz="0" w:space="0" w:color="auto"/>
        <w:left w:val="none" w:sz="0" w:space="0" w:color="auto"/>
        <w:bottom w:val="none" w:sz="0" w:space="0" w:color="auto"/>
        <w:right w:val="none" w:sz="0" w:space="0" w:color="auto"/>
      </w:divBdr>
    </w:div>
    <w:div w:id="728042113">
      <w:bodyDiv w:val="1"/>
      <w:marLeft w:val="0"/>
      <w:marRight w:val="0"/>
      <w:marTop w:val="0"/>
      <w:marBottom w:val="0"/>
      <w:divBdr>
        <w:top w:val="none" w:sz="0" w:space="0" w:color="auto"/>
        <w:left w:val="none" w:sz="0" w:space="0" w:color="auto"/>
        <w:bottom w:val="none" w:sz="0" w:space="0" w:color="auto"/>
        <w:right w:val="none" w:sz="0" w:space="0" w:color="auto"/>
      </w:divBdr>
    </w:div>
    <w:div w:id="1001153387">
      <w:bodyDiv w:val="1"/>
      <w:marLeft w:val="0"/>
      <w:marRight w:val="0"/>
      <w:marTop w:val="0"/>
      <w:marBottom w:val="0"/>
      <w:divBdr>
        <w:top w:val="none" w:sz="0" w:space="0" w:color="auto"/>
        <w:left w:val="none" w:sz="0" w:space="0" w:color="auto"/>
        <w:bottom w:val="none" w:sz="0" w:space="0" w:color="auto"/>
        <w:right w:val="none" w:sz="0" w:space="0" w:color="auto"/>
      </w:divBdr>
    </w:div>
    <w:div w:id="1071536621">
      <w:bodyDiv w:val="1"/>
      <w:marLeft w:val="0"/>
      <w:marRight w:val="0"/>
      <w:marTop w:val="0"/>
      <w:marBottom w:val="0"/>
      <w:divBdr>
        <w:top w:val="none" w:sz="0" w:space="0" w:color="auto"/>
        <w:left w:val="none" w:sz="0" w:space="0" w:color="auto"/>
        <w:bottom w:val="none" w:sz="0" w:space="0" w:color="auto"/>
        <w:right w:val="none" w:sz="0" w:space="0" w:color="auto"/>
      </w:divBdr>
    </w:div>
    <w:div w:id="1090199785">
      <w:bodyDiv w:val="1"/>
      <w:marLeft w:val="0"/>
      <w:marRight w:val="0"/>
      <w:marTop w:val="0"/>
      <w:marBottom w:val="0"/>
      <w:divBdr>
        <w:top w:val="none" w:sz="0" w:space="0" w:color="auto"/>
        <w:left w:val="none" w:sz="0" w:space="0" w:color="auto"/>
        <w:bottom w:val="none" w:sz="0" w:space="0" w:color="auto"/>
        <w:right w:val="none" w:sz="0" w:space="0" w:color="auto"/>
      </w:divBdr>
    </w:div>
    <w:div w:id="1293362816">
      <w:bodyDiv w:val="1"/>
      <w:marLeft w:val="0"/>
      <w:marRight w:val="0"/>
      <w:marTop w:val="0"/>
      <w:marBottom w:val="0"/>
      <w:divBdr>
        <w:top w:val="none" w:sz="0" w:space="0" w:color="auto"/>
        <w:left w:val="none" w:sz="0" w:space="0" w:color="auto"/>
        <w:bottom w:val="none" w:sz="0" w:space="0" w:color="auto"/>
        <w:right w:val="none" w:sz="0" w:space="0" w:color="auto"/>
      </w:divBdr>
    </w:div>
    <w:div w:id="1334837594">
      <w:bodyDiv w:val="1"/>
      <w:marLeft w:val="0"/>
      <w:marRight w:val="0"/>
      <w:marTop w:val="0"/>
      <w:marBottom w:val="0"/>
      <w:divBdr>
        <w:top w:val="none" w:sz="0" w:space="0" w:color="auto"/>
        <w:left w:val="none" w:sz="0" w:space="0" w:color="auto"/>
        <w:bottom w:val="none" w:sz="0" w:space="0" w:color="auto"/>
        <w:right w:val="none" w:sz="0" w:space="0" w:color="auto"/>
      </w:divBdr>
    </w:div>
    <w:div w:id="1347899428">
      <w:bodyDiv w:val="1"/>
      <w:marLeft w:val="0"/>
      <w:marRight w:val="0"/>
      <w:marTop w:val="0"/>
      <w:marBottom w:val="0"/>
      <w:divBdr>
        <w:top w:val="none" w:sz="0" w:space="0" w:color="auto"/>
        <w:left w:val="none" w:sz="0" w:space="0" w:color="auto"/>
        <w:bottom w:val="none" w:sz="0" w:space="0" w:color="auto"/>
        <w:right w:val="none" w:sz="0" w:space="0" w:color="auto"/>
      </w:divBdr>
    </w:div>
    <w:div w:id="1533566345">
      <w:bodyDiv w:val="1"/>
      <w:marLeft w:val="0"/>
      <w:marRight w:val="0"/>
      <w:marTop w:val="0"/>
      <w:marBottom w:val="0"/>
      <w:divBdr>
        <w:top w:val="none" w:sz="0" w:space="0" w:color="auto"/>
        <w:left w:val="none" w:sz="0" w:space="0" w:color="auto"/>
        <w:bottom w:val="none" w:sz="0" w:space="0" w:color="auto"/>
        <w:right w:val="none" w:sz="0" w:space="0" w:color="auto"/>
      </w:divBdr>
    </w:div>
    <w:div w:id="1538666362">
      <w:bodyDiv w:val="1"/>
      <w:marLeft w:val="0"/>
      <w:marRight w:val="0"/>
      <w:marTop w:val="0"/>
      <w:marBottom w:val="0"/>
      <w:divBdr>
        <w:top w:val="none" w:sz="0" w:space="0" w:color="auto"/>
        <w:left w:val="none" w:sz="0" w:space="0" w:color="auto"/>
        <w:bottom w:val="none" w:sz="0" w:space="0" w:color="auto"/>
        <w:right w:val="none" w:sz="0" w:space="0" w:color="auto"/>
      </w:divBdr>
    </w:div>
    <w:div w:id="1601252350">
      <w:bodyDiv w:val="1"/>
      <w:marLeft w:val="0"/>
      <w:marRight w:val="0"/>
      <w:marTop w:val="0"/>
      <w:marBottom w:val="0"/>
      <w:divBdr>
        <w:top w:val="none" w:sz="0" w:space="0" w:color="auto"/>
        <w:left w:val="none" w:sz="0" w:space="0" w:color="auto"/>
        <w:bottom w:val="none" w:sz="0" w:space="0" w:color="auto"/>
        <w:right w:val="none" w:sz="0" w:space="0" w:color="auto"/>
      </w:divBdr>
    </w:div>
    <w:div w:id="16684359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chart" Target="charts/chart2.xml"/><Relationship Id="rId21" Type="http://schemas.openxmlformats.org/officeDocument/2006/relationships/image" Target="media/image11.png"/><Relationship Id="rId34" Type="http://schemas.openxmlformats.org/officeDocument/2006/relationships/header" Target="header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chart" Target="charts/chart1.xml"/><Relationship Id="rId33" Type="http://schemas.openxmlformats.org/officeDocument/2006/relationships/hyperlink" Target="https://github.com/TristanSoenen/GradWork" TargetMode="Externa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hyperlink" Target="https://gameprogrammingpatterns.com/state.html"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4.png"/><Relationship Id="rId32" Type="http://schemas.openxmlformats.org/officeDocument/2006/relationships/hyperlink" Target="https://learn.unity.com/project/goal-driven-behaviour" TargetMode="External"/><Relationship Id="rId37" Type="http://schemas.openxmlformats.org/officeDocument/2006/relationships/glossaryDocument" Target="glossary/document.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hyperlink" Target="https://medium.com/well-red/state-machines-for-everyone-part-1-introduction-b7ac9aaf482e" TargetMode="External"/><Relationship Id="rId36"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hyperlink" Target="https://www.gamedevs.org/uploads/three-states-plan-ai-of-fear.pdf"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hyperlink" Target="https://code.tutsplus.com/finite-state-machines-theory-and-implementation--gamedev-11867t" TargetMode="External"/><Relationship Id="rId30" Type="http://schemas.openxmlformats.org/officeDocument/2006/relationships/hyperlink" Target="https://web.stanford.edu/class/cs123/lectures/CS123_lec07_Finite_State_Machine.pdf" TargetMode="External"/><Relationship Id="rId35" Type="http://schemas.openxmlformats.org/officeDocument/2006/relationships/footer" Target="footer1.xml"/><Relationship Id="rId8" Type="http://schemas.openxmlformats.org/officeDocument/2006/relationships/webSettings" Target="webSettings.xml"/><Relationship Id="rId3" Type="http://schemas.openxmlformats.org/officeDocument/2006/relationships/customXml" Target="../customXml/item3.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62" b="0" i="0" u="none" strike="noStrike" kern="1200" spc="0" baseline="0">
                <a:solidFill>
                  <a:schemeClr val="tx1">
                    <a:lumMod val="65000"/>
                    <a:lumOff val="35000"/>
                  </a:schemeClr>
                </a:solidFill>
                <a:latin typeface="+mn-lt"/>
                <a:ea typeface="+mn-ea"/>
                <a:cs typeface="+mn-cs"/>
              </a:defRPr>
            </a:pPr>
            <a:r>
              <a:rPr lang="nl-BE" dirty="0" err="1"/>
              <a:t>Results</a:t>
            </a:r>
            <a:r>
              <a:rPr lang="nl-BE" dirty="0"/>
              <a:t> </a:t>
            </a:r>
            <a:r>
              <a:rPr lang="nl-BE" dirty="0" err="1"/>
              <a:t>after</a:t>
            </a:r>
            <a:r>
              <a:rPr lang="nl-BE" dirty="0"/>
              <a:t> 100 000 </a:t>
            </a:r>
            <a:r>
              <a:rPr lang="nl-BE" dirty="0" err="1"/>
              <a:t>Patients</a:t>
            </a:r>
            <a:endParaRPr lang="nl-BE" dirty="0"/>
          </a:p>
        </c:rich>
      </c:tx>
      <c:overlay val="0"/>
      <c:spPr>
        <a:noFill/>
        <a:ln>
          <a:noFill/>
        </a:ln>
        <a:effectLst/>
      </c:spPr>
      <c:txPr>
        <a:bodyPr rot="0" spcFirstLastPara="1" vertOverflow="ellipsis" vert="horz" wrap="square" anchor="ctr" anchorCtr="1"/>
        <a:lstStyle/>
        <a:p>
          <a:pPr>
            <a:defRPr sz="1862" b="0" i="0" u="none" strike="noStrike" kern="1200" spc="0" baseline="0">
              <a:solidFill>
                <a:schemeClr val="tx1">
                  <a:lumMod val="65000"/>
                  <a:lumOff val="35000"/>
                </a:schemeClr>
              </a:solidFill>
              <a:latin typeface="+mn-lt"/>
              <a:ea typeface="+mn-ea"/>
              <a:cs typeface="+mn-cs"/>
            </a:defRPr>
          </a:pPr>
          <a:endParaRPr lang="nl-BE"/>
        </a:p>
      </c:txPr>
    </c:title>
    <c:autoTitleDeleted val="0"/>
    <c:plotArea>
      <c:layout/>
      <c:barChart>
        <c:barDir val="col"/>
        <c:grouping val="clustered"/>
        <c:varyColors val="0"/>
        <c:ser>
          <c:idx val="0"/>
          <c:order val="0"/>
          <c:tx>
            <c:strRef>
              <c:f>Blad1!$B$1</c:f>
              <c:strCache>
                <c:ptCount val="1"/>
                <c:pt idx="0">
                  <c:v>Finite State Machines</c:v>
                </c:pt>
              </c:strCache>
            </c:strRef>
          </c:tx>
          <c:spPr>
            <a:solidFill>
              <a:schemeClr val="accent1"/>
            </a:solidFill>
            <a:ln>
              <a:noFill/>
            </a:ln>
            <a:effectLst/>
          </c:spPr>
          <c:invertIfNegative val="0"/>
          <c:cat>
            <c:strRef>
              <c:f>Blad1!$A$2:$A$3</c:f>
              <c:strCache>
                <c:ptCount val="2"/>
                <c:pt idx="0">
                  <c:v>Treated Patients</c:v>
                </c:pt>
                <c:pt idx="1">
                  <c:v>Angry Patients</c:v>
                </c:pt>
              </c:strCache>
            </c:strRef>
          </c:cat>
          <c:val>
            <c:numRef>
              <c:f>Blad1!$B$2:$B$3</c:f>
              <c:numCache>
                <c:formatCode>General</c:formatCode>
                <c:ptCount val="2"/>
                <c:pt idx="0">
                  <c:v>74981.8</c:v>
                </c:pt>
                <c:pt idx="1">
                  <c:v>25024</c:v>
                </c:pt>
              </c:numCache>
            </c:numRef>
          </c:val>
          <c:extLst>
            <c:ext xmlns:c16="http://schemas.microsoft.com/office/drawing/2014/chart" uri="{C3380CC4-5D6E-409C-BE32-E72D297353CC}">
              <c16:uniqueId val="{00000000-FC52-4A0E-9B0C-57AF141472A3}"/>
            </c:ext>
          </c:extLst>
        </c:ser>
        <c:ser>
          <c:idx val="1"/>
          <c:order val="1"/>
          <c:tx>
            <c:strRef>
              <c:f>Blad1!$C$1</c:f>
              <c:strCache>
                <c:ptCount val="1"/>
                <c:pt idx="0">
                  <c:v>Goal Oriented Action Planning</c:v>
                </c:pt>
              </c:strCache>
            </c:strRef>
          </c:tx>
          <c:spPr>
            <a:solidFill>
              <a:schemeClr val="accent2"/>
            </a:solidFill>
            <a:ln>
              <a:noFill/>
            </a:ln>
            <a:effectLst/>
          </c:spPr>
          <c:invertIfNegative val="0"/>
          <c:cat>
            <c:strRef>
              <c:f>Blad1!$A$2:$A$3</c:f>
              <c:strCache>
                <c:ptCount val="2"/>
                <c:pt idx="0">
                  <c:v>Treated Patients</c:v>
                </c:pt>
                <c:pt idx="1">
                  <c:v>Angry Patients</c:v>
                </c:pt>
              </c:strCache>
            </c:strRef>
          </c:cat>
          <c:val>
            <c:numRef>
              <c:f>Blad1!$C$2:$C$3</c:f>
              <c:numCache>
                <c:formatCode>General</c:formatCode>
                <c:ptCount val="2"/>
                <c:pt idx="0">
                  <c:v>1861.2</c:v>
                </c:pt>
                <c:pt idx="1">
                  <c:v>98138.8</c:v>
                </c:pt>
              </c:numCache>
            </c:numRef>
          </c:val>
          <c:extLst>
            <c:ext xmlns:c16="http://schemas.microsoft.com/office/drawing/2014/chart" uri="{C3380CC4-5D6E-409C-BE32-E72D297353CC}">
              <c16:uniqueId val="{00000001-FC52-4A0E-9B0C-57AF141472A3}"/>
            </c:ext>
          </c:extLst>
        </c:ser>
        <c:dLbls>
          <c:showLegendKey val="0"/>
          <c:showVal val="0"/>
          <c:showCatName val="0"/>
          <c:showSerName val="0"/>
          <c:showPercent val="0"/>
          <c:showBubbleSize val="0"/>
        </c:dLbls>
        <c:gapWidth val="219"/>
        <c:overlap val="-27"/>
        <c:axId val="97513072"/>
        <c:axId val="97513552"/>
      </c:barChart>
      <c:catAx>
        <c:axId val="975130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97" b="0" i="0" u="none" strike="noStrike" kern="1200" baseline="0">
                <a:solidFill>
                  <a:schemeClr val="tx1">
                    <a:lumMod val="65000"/>
                    <a:lumOff val="35000"/>
                  </a:schemeClr>
                </a:solidFill>
                <a:latin typeface="+mn-lt"/>
                <a:ea typeface="+mn-ea"/>
                <a:cs typeface="+mn-cs"/>
              </a:defRPr>
            </a:pPr>
            <a:endParaRPr lang="nl-BE"/>
          </a:p>
        </c:txPr>
        <c:crossAx val="97513552"/>
        <c:crosses val="autoZero"/>
        <c:auto val="1"/>
        <c:lblAlgn val="ctr"/>
        <c:lblOffset val="100"/>
        <c:noMultiLvlLbl val="0"/>
      </c:catAx>
      <c:valAx>
        <c:axId val="975135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97" b="0" i="0" u="none" strike="noStrike" kern="1200" baseline="0">
                <a:solidFill>
                  <a:schemeClr val="tx1">
                    <a:lumMod val="65000"/>
                    <a:lumOff val="35000"/>
                  </a:schemeClr>
                </a:solidFill>
                <a:latin typeface="+mn-lt"/>
                <a:ea typeface="+mn-ea"/>
                <a:cs typeface="+mn-cs"/>
              </a:defRPr>
            </a:pPr>
            <a:endParaRPr lang="nl-BE"/>
          </a:p>
        </c:txPr>
        <c:crossAx val="975130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97" b="0" i="0" u="none" strike="noStrike" kern="1200" baseline="0">
              <a:solidFill>
                <a:schemeClr val="tx1">
                  <a:lumMod val="65000"/>
                  <a:lumOff val="35000"/>
                </a:schemeClr>
              </a:solidFill>
              <a:latin typeface="+mn-lt"/>
              <a:ea typeface="+mn-ea"/>
              <a:cs typeface="+mn-cs"/>
            </a:defRPr>
          </a:pPr>
          <a:endParaRPr lang="nl-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l-B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nl-N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62" b="0" i="0" u="none" strike="noStrike" kern="1200" spc="0" baseline="0">
                <a:solidFill>
                  <a:schemeClr val="tx1">
                    <a:lumMod val="65000"/>
                    <a:lumOff val="35000"/>
                  </a:schemeClr>
                </a:solidFill>
                <a:latin typeface="+mn-lt"/>
                <a:ea typeface="+mn-ea"/>
                <a:cs typeface="+mn-cs"/>
              </a:defRPr>
            </a:pPr>
            <a:r>
              <a:rPr lang="nl-NL" dirty="0"/>
              <a:t>Coffee</a:t>
            </a:r>
            <a:r>
              <a:rPr lang="nl-NL" baseline="0" dirty="0"/>
              <a:t> breaks nurses</a:t>
            </a:r>
            <a:endParaRPr lang="nl-BE" dirty="0"/>
          </a:p>
        </c:rich>
      </c:tx>
      <c:overlay val="0"/>
      <c:spPr>
        <a:noFill/>
        <a:ln>
          <a:noFill/>
        </a:ln>
        <a:effectLst/>
      </c:spPr>
      <c:txPr>
        <a:bodyPr rot="0" spcFirstLastPara="1" vertOverflow="ellipsis" vert="horz" wrap="square" anchor="ctr" anchorCtr="1"/>
        <a:lstStyle/>
        <a:p>
          <a:pPr>
            <a:defRPr sz="1862" b="0" i="0" u="none" strike="noStrike" kern="1200" spc="0" baseline="0">
              <a:solidFill>
                <a:schemeClr val="tx1">
                  <a:lumMod val="65000"/>
                  <a:lumOff val="35000"/>
                </a:schemeClr>
              </a:solidFill>
              <a:latin typeface="+mn-lt"/>
              <a:ea typeface="+mn-ea"/>
              <a:cs typeface="+mn-cs"/>
            </a:defRPr>
          </a:pPr>
          <a:endParaRPr lang="nl-BE"/>
        </a:p>
      </c:txPr>
    </c:title>
    <c:autoTitleDeleted val="0"/>
    <c:plotArea>
      <c:layout/>
      <c:barChart>
        <c:barDir val="col"/>
        <c:grouping val="clustered"/>
        <c:varyColors val="0"/>
        <c:ser>
          <c:idx val="0"/>
          <c:order val="0"/>
          <c:tx>
            <c:strRef>
              <c:f>Blad1!$B$1</c:f>
              <c:strCache>
                <c:ptCount val="1"/>
                <c:pt idx="0">
                  <c:v>Fintie State Machine</c:v>
                </c:pt>
              </c:strCache>
            </c:strRef>
          </c:tx>
          <c:spPr>
            <a:solidFill>
              <a:schemeClr val="accent1"/>
            </a:solidFill>
            <a:ln>
              <a:noFill/>
            </a:ln>
            <a:effectLst/>
          </c:spPr>
          <c:invertIfNegative val="0"/>
          <c:cat>
            <c:strRef>
              <c:f>Blad1!$A$2</c:f>
              <c:strCache>
                <c:ptCount val="1"/>
                <c:pt idx="0">
                  <c:v>Coffee Breaks</c:v>
                </c:pt>
              </c:strCache>
            </c:strRef>
          </c:cat>
          <c:val>
            <c:numRef>
              <c:f>Blad1!$B$2</c:f>
              <c:numCache>
                <c:formatCode>General</c:formatCode>
                <c:ptCount val="1"/>
                <c:pt idx="0">
                  <c:v>901.8</c:v>
                </c:pt>
              </c:numCache>
            </c:numRef>
          </c:val>
          <c:extLst>
            <c:ext xmlns:c16="http://schemas.microsoft.com/office/drawing/2014/chart" uri="{C3380CC4-5D6E-409C-BE32-E72D297353CC}">
              <c16:uniqueId val="{00000000-C46A-4A7F-9A92-33B91DB2DC99}"/>
            </c:ext>
          </c:extLst>
        </c:ser>
        <c:ser>
          <c:idx val="1"/>
          <c:order val="1"/>
          <c:tx>
            <c:strRef>
              <c:f>Blad1!$C$1</c:f>
              <c:strCache>
                <c:ptCount val="1"/>
                <c:pt idx="0">
                  <c:v>Goal Oriented Action Planning</c:v>
                </c:pt>
              </c:strCache>
            </c:strRef>
          </c:tx>
          <c:spPr>
            <a:solidFill>
              <a:schemeClr val="accent2"/>
            </a:solidFill>
            <a:ln>
              <a:noFill/>
            </a:ln>
            <a:effectLst/>
          </c:spPr>
          <c:invertIfNegative val="0"/>
          <c:cat>
            <c:strRef>
              <c:f>Blad1!$A$2</c:f>
              <c:strCache>
                <c:ptCount val="1"/>
                <c:pt idx="0">
                  <c:v>Coffee Breaks</c:v>
                </c:pt>
              </c:strCache>
            </c:strRef>
          </c:cat>
          <c:val>
            <c:numRef>
              <c:f>Blad1!$C$2</c:f>
              <c:numCache>
                <c:formatCode>General</c:formatCode>
                <c:ptCount val="1"/>
                <c:pt idx="0">
                  <c:v>1155.5999999999999</c:v>
                </c:pt>
              </c:numCache>
            </c:numRef>
          </c:val>
          <c:extLst>
            <c:ext xmlns:c16="http://schemas.microsoft.com/office/drawing/2014/chart" uri="{C3380CC4-5D6E-409C-BE32-E72D297353CC}">
              <c16:uniqueId val="{00000001-C46A-4A7F-9A92-33B91DB2DC99}"/>
            </c:ext>
          </c:extLst>
        </c:ser>
        <c:dLbls>
          <c:showLegendKey val="0"/>
          <c:showVal val="0"/>
          <c:showCatName val="0"/>
          <c:showSerName val="0"/>
          <c:showPercent val="0"/>
          <c:showBubbleSize val="0"/>
        </c:dLbls>
        <c:gapWidth val="219"/>
        <c:overlap val="-27"/>
        <c:axId val="494224144"/>
        <c:axId val="494222224"/>
      </c:barChart>
      <c:catAx>
        <c:axId val="4942241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97" b="0" i="0" u="none" strike="noStrike" kern="1200" baseline="0">
                <a:solidFill>
                  <a:schemeClr val="tx1">
                    <a:lumMod val="65000"/>
                    <a:lumOff val="35000"/>
                  </a:schemeClr>
                </a:solidFill>
                <a:latin typeface="+mn-lt"/>
                <a:ea typeface="+mn-ea"/>
                <a:cs typeface="+mn-cs"/>
              </a:defRPr>
            </a:pPr>
            <a:endParaRPr lang="nl-BE"/>
          </a:p>
        </c:txPr>
        <c:crossAx val="494222224"/>
        <c:crosses val="autoZero"/>
        <c:auto val="1"/>
        <c:lblAlgn val="ctr"/>
        <c:lblOffset val="100"/>
        <c:noMultiLvlLbl val="0"/>
      </c:catAx>
      <c:valAx>
        <c:axId val="49422222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97" b="0" i="0" u="none" strike="noStrike" kern="1200" baseline="0">
                <a:solidFill>
                  <a:schemeClr val="tx1">
                    <a:lumMod val="65000"/>
                    <a:lumOff val="35000"/>
                  </a:schemeClr>
                </a:solidFill>
                <a:latin typeface="+mn-lt"/>
                <a:ea typeface="+mn-ea"/>
                <a:cs typeface="+mn-cs"/>
              </a:defRPr>
            </a:pPr>
            <a:endParaRPr lang="nl-BE"/>
          </a:p>
        </c:txPr>
        <c:crossAx val="4942241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97" b="0" i="0" u="none" strike="noStrike" kern="1200" baseline="0">
              <a:solidFill>
                <a:schemeClr val="tx1">
                  <a:lumMod val="65000"/>
                  <a:lumOff val="35000"/>
                </a:schemeClr>
              </a:solidFill>
              <a:latin typeface="+mn-lt"/>
              <a:ea typeface="+mn-ea"/>
              <a:cs typeface="+mn-cs"/>
            </a:defRPr>
          </a:pPr>
          <a:endParaRPr lang="nl-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l-B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D44022DA78D4E34A6FD205A517A6245"/>
        <w:category>
          <w:name w:val="General"/>
          <w:gallery w:val="placeholder"/>
        </w:category>
        <w:types>
          <w:type w:val="bbPlcHdr"/>
        </w:types>
        <w:behaviors>
          <w:behavior w:val="content"/>
        </w:behaviors>
        <w:guid w:val="{48E704A5-4338-40D3-BAE8-B14F1465485A}"/>
      </w:docPartPr>
      <w:docPartBody>
        <w:p w:rsidR="00694E3D" w:rsidRDefault="008D3594">
          <w:r w:rsidRPr="0080154F">
            <w:rPr>
              <w:rStyle w:val="Tekstvantijdelijkeaanduiding"/>
            </w:rPr>
            <w:t>[Author]</w:t>
          </w:r>
        </w:p>
      </w:docPartBody>
    </w:docPart>
    <w:docPart>
      <w:docPartPr>
        <w:name w:val="29AFEA83DDB049D0BB8068F7C331ACF1"/>
        <w:category>
          <w:name w:val="General"/>
          <w:gallery w:val="placeholder"/>
        </w:category>
        <w:types>
          <w:type w:val="bbPlcHdr"/>
        </w:types>
        <w:behaviors>
          <w:behavior w:val="content"/>
        </w:behaviors>
        <w:guid w:val="{056AC370-F099-4B9F-8208-CA6E2F6C5A41}"/>
      </w:docPartPr>
      <w:docPartBody>
        <w:p w:rsidR="00694E3D" w:rsidRDefault="008D3594" w:rsidP="008D3594">
          <w:pPr>
            <w:pStyle w:val="29AFEA83DDB049D0BB8068F7C331ACF1"/>
          </w:pPr>
          <w:r w:rsidRPr="0080154F">
            <w:rPr>
              <w:rStyle w:val="Tekstvantijdelijkeaanduiding"/>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iome">
    <w:charset w:val="00"/>
    <w:family w:val="swiss"/>
    <w:pitch w:val="variable"/>
    <w:sig w:usb0="A11526FF" w:usb1="8000000A" w:usb2="0001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3594"/>
    <w:rsid w:val="00006C25"/>
    <w:rsid w:val="00031C9B"/>
    <w:rsid w:val="000552AF"/>
    <w:rsid w:val="0005541A"/>
    <w:rsid w:val="00065613"/>
    <w:rsid w:val="000C58A6"/>
    <w:rsid w:val="000F547D"/>
    <w:rsid w:val="000F6CC1"/>
    <w:rsid w:val="001A79DD"/>
    <w:rsid w:val="001E611F"/>
    <w:rsid w:val="00215AD1"/>
    <w:rsid w:val="002B2DB7"/>
    <w:rsid w:val="002C1D38"/>
    <w:rsid w:val="002E32D2"/>
    <w:rsid w:val="0030067F"/>
    <w:rsid w:val="00370272"/>
    <w:rsid w:val="003A487F"/>
    <w:rsid w:val="003D47B7"/>
    <w:rsid w:val="003E2E9C"/>
    <w:rsid w:val="003F1048"/>
    <w:rsid w:val="003F2706"/>
    <w:rsid w:val="003F546A"/>
    <w:rsid w:val="004153FA"/>
    <w:rsid w:val="00416A53"/>
    <w:rsid w:val="00432578"/>
    <w:rsid w:val="00474B1C"/>
    <w:rsid w:val="00481157"/>
    <w:rsid w:val="004A59D9"/>
    <w:rsid w:val="004D5CCE"/>
    <w:rsid w:val="004E4EE5"/>
    <w:rsid w:val="00510630"/>
    <w:rsid w:val="005C2D9B"/>
    <w:rsid w:val="005C7E18"/>
    <w:rsid w:val="0060019D"/>
    <w:rsid w:val="00610A67"/>
    <w:rsid w:val="00624840"/>
    <w:rsid w:val="0068345B"/>
    <w:rsid w:val="00694E3D"/>
    <w:rsid w:val="006B0A55"/>
    <w:rsid w:val="006E4211"/>
    <w:rsid w:val="007161A2"/>
    <w:rsid w:val="00781073"/>
    <w:rsid w:val="007C6B7D"/>
    <w:rsid w:val="0080692E"/>
    <w:rsid w:val="0087070C"/>
    <w:rsid w:val="008C3160"/>
    <w:rsid w:val="008C4323"/>
    <w:rsid w:val="008C5250"/>
    <w:rsid w:val="008D3594"/>
    <w:rsid w:val="00915597"/>
    <w:rsid w:val="00925800"/>
    <w:rsid w:val="00935603"/>
    <w:rsid w:val="009668AE"/>
    <w:rsid w:val="009E28A4"/>
    <w:rsid w:val="009F20F3"/>
    <w:rsid w:val="00A03305"/>
    <w:rsid w:val="00A75BC7"/>
    <w:rsid w:val="00AE378E"/>
    <w:rsid w:val="00B1122A"/>
    <w:rsid w:val="00BB74F9"/>
    <w:rsid w:val="00BE01BB"/>
    <w:rsid w:val="00BF7836"/>
    <w:rsid w:val="00C36F7B"/>
    <w:rsid w:val="00C529E6"/>
    <w:rsid w:val="00C558C6"/>
    <w:rsid w:val="00CB199B"/>
    <w:rsid w:val="00CC0830"/>
    <w:rsid w:val="00CD54B8"/>
    <w:rsid w:val="00DF407E"/>
    <w:rsid w:val="00E10780"/>
    <w:rsid w:val="00E400E6"/>
    <w:rsid w:val="00E45D00"/>
    <w:rsid w:val="00E6216F"/>
    <w:rsid w:val="00E74F8C"/>
    <w:rsid w:val="00E75F98"/>
    <w:rsid w:val="00E86D88"/>
    <w:rsid w:val="00E91896"/>
    <w:rsid w:val="00E978A2"/>
    <w:rsid w:val="00EE2B41"/>
    <w:rsid w:val="00F2587C"/>
    <w:rsid w:val="00F453AA"/>
    <w:rsid w:val="00F45795"/>
    <w:rsid w:val="00F75842"/>
    <w:rsid w:val="00FD03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styleId="Tekstvantijdelijkeaanduiding">
    <w:name w:val="Placeholder Text"/>
    <w:basedOn w:val="Standaardalinea-lettertype"/>
    <w:uiPriority w:val="99"/>
    <w:semiHidden/>
    <w:rsid w:val="008D3594"/>
    <w:rPr>
      <w:color w:val="808080"/>
    </w:rPr>
  </w:style>
  <w:style w:type="paragraph" w:customStyle="1" w:styleId="29AFEA83DDB049D0BB8068F7C331ACF1">
    <w:name w:val="29AFEA83DDB049D0BB8068F7C331ACF1"/>
    <w:rsid w:val="008D359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IconOverlay xmlns="http://schemas.microsoft.com/sharepoint/v4" xsi:nil="true"/>
    <TaxCatchAll xmlns="128482ec-0431-40d5-ab26-89ea2a4f3ccd" xsi:nil="true"/>
    <m99485b88215436a82099f8287cba0b0 xmlns="128482ec-0431-40d5-ab26-89ea2a4f3ccd">
      <Terms xmlns="http://schemas.microsoft.com/office/infopath/2007/PartnerControls"/>
    </m99485b88215436a82099f8287cba0b0>
    <lcf76f155ced4ddcb4097134ff3c332f xmlns="60eb0cf4-ae2a-4762-800a-cb593b869ecb">
      <Terms xmlns="http://schemas.microsoft.com/office/infopath/2007/PartnerControls"/>
    </lcf76f155ced4ddcb4097134ff3c332f>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723942CCEB3A674D8F1F6472CCEFB38E" ma:contentTypeVersion="11" ma:contentTypeDescription="Create a new document." ma:contentTypeScope="" ma:versionID="e4de40d148e029d40e3aaddc8bf68a5e">
  <xsd:schema xmlns:xsd="http://www.w3.org/2001/XMLSchema" xmlns:xs="http://www.w3.org/2001/XMLSchema" xmlns:p="http://schemas.microsoft.com/office/2006/metadata/properties" xmlns:ns2="128482ec-0431-40d5-ab26-89ea2a4f3ccd" xmlns:ns3="60eb0cf4-ae2a-4762-800a-cb593b869ecb" xmlns:ns4="http://schemas.microsoft.com/sharepoint/v4" xmlns:ns5="a2e691a9-fcfc-4d85-a390-1894fe98bd9e" targetNamespace="http://schemas.microsoft.com/office/2006/metadata/properties" ma:root="true" ma:fieldsID="fce8e8bd091658f3fe51b22d57dec109" ns2:_="" ns3:_="" ns4:_="" ns5:_="">
    <xsd:import namespace="128482ec-0431-40d5-ab26-89ea2a4f3ccd"/>
    <xsd:import namespace="60eb0cf4-ae2a-4762-800a-cb593b869ecb"/>
    <xsd:import namespace="http://schemas.microsoft.com/sharepoint/v4"/>
    <xsd:import namespace="a2e691a9-fcfc-4d85-a390-1894fe98bd9e"/>
    <xsd:element name="properties">
      <xsd:complexType>
        <xsd:sequence>
          <xsd:element name="documentManagement">
            <xsd:complexType>
              <xsd:all>
                <xsd:element ref="ns2:m99485b88215436a82099f8287cba0b0" minOccurs="0"/>
                <xsd:element ref="ns2:TaxCatchAll" minOccurs="0"/>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IconOverlay" minOccurs="0"/>
                <xsd:element ref="ns5:SharedWithUsers" minOccurs="0"/>
                <xsd:element ref="ns5:SharedWithDetails" minOccurs="0"/>
                <xsd:element ref="ns3:MediaServiceGenerationTime" minOccurs="0"/>
                <xsd:element ref="ns3:MediaServiceEventHashCode" minOccurs="0"/>
                <xsd:element ref="ns3:MediaServiceAutoKeyPoints" minOccurs="0"/>
                <xsd:element ref="ns3:MediaServiceKeyPoints" minOccurs="0"/>
                <xsd:element ref="ns3:MediaLengthInSeconds" minOccurs="0"/>
                <xsd:element ref="ns3:lcf76f155ced4ddcb4097134ff3c332f"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28482ec-0431-40d5-ab26-89ea2a4f3ccd" elementFormDefault="qualified">
    <xsd:import namespace="http://schemas.microsoft.com/office/2006/documentManagement/types"/>
    <xsd:import namespace="http://schemas.microsoft.com/office/infopath/2007/PartnerControls"/>
    <xsd:element name="m99485b88215436a82099f8287cba0b0" ma:index="9" nillable="true" ma:taxonomy="true" ma:internalName="m99485b88215436a82099f8287cba0b0" ma:taxonomyFieldName="Kernteam" ma:displayName="Kernteam" ma:default="" ma:fieldId="{699485b8-8215-436a-8209-9f8287cba0b0}" ma:taxonomyMulti="true" ma:sspId="9d9af33d-1c7e-4655-8224-df3a670842a4" ma:termSetId="f2199854-b90f-4d12-b5f9-723340d5e437"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26a5f98c-5cc8-4015-9754-f7f59d70125b}" ma:internalName="TaxCatchAll" ma:showField="CatchAllData" ma:web="128482ec-0431-40d5-ab26-89ea2a4f3ccd">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60eb0cf4-ae2a-4762-800a-cb593b869ecb"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element name="MediaServiceAutoKeyPoints" ma:index="22" nillable="true" ma:displayName="MediaServiceAutoKeyPoints" ma:hidden="true" ma:internalName="MediaServiceAutoKeyPoints" ma:readOnly="true">
      <xsd:simpleType>
        <xsd:restriction base="dms:Note"/>
      </xsd:simpleType>
    </xsd:element>
    <xsd:element name="MediaServiceKeyPoints" ma:index="23" nillable="true" ma:displayName="KeyPoints" ma:internalName="MediaServiceKeyPoints" ma:readOnly="true">
      <xsd:simpleType>
        <xsd:restriction base="dms:Note">
          <xsd:maxLength value="255"/>
        </xsd:restriction>
      </xsd:simpleType>
    </xsd:element>
    <xsd:element name="MediaLengthInSeconds" ma:index="24" nillable="true" ma:displayName="Length (seconds)" ma:internalName="MediaLengthInSeconds" ma:readOnly="true">
      <xsd:simpleType>
        <xsd:restriction base="dms:Unknown"/>
      </xsd:simpleType>
    </xsd:element>
    <xsd:element name="lcf76f155ced4ddcb4097134ff3c332f" ma:index="26" nillable="true" ma:taxonomy="true" ma:internalName="lcf76f155ced4ddcb4097134ff3c332f" ma:taxonomyFieldName="MediaServiceImageTags" ma:displayName="Image Tags" ma:readOnly="false" ma:fieldId="{5cf76f15-5ced-4ddc-b409-7134ff3c332f}" ma:taxonomyMulti="true" ma:sspId="9d9af33d-1c7e-4655-8224-df3a670842a4"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7"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7" nillable="true" ma:displayName="IconOverlay" ma:hidden="true" ma:internalName="IconOverlay">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2e691a9-fcfc-4d85-a390-1894fe98bd9e" elementFormDefault="qualified">
    <xsd:import namespace="http://schemas.microsoft.com/office/2006/documentManagement/types"/>
    <xsd:import namespace="http://schemas.microsoft.com/office/infopath/2007/PartnerControls"/>
    <xsd:element name="SharedWithUsers" ma:index="18" nillable="true" ma:displayName="Gedeeld met" ma:SearchPeopleOnly="false" ma:SharePointGroup="0" ma:internalName="SharedWithUsers" ma:readOnly="tru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Gedeeld met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44C301-BA8E-4358-811D-299431B59409}">
  <ds:schemaRefs>
    <ds:schemaRef ds:uri="http://schemas.microsoft.com/office/2006/metadata/properties"/>
    <ds:schemaRef ds:uri="http://schemas.microsoft.com/office/infopath/2007/PartnerControls"/>
    <ds:schemaRef ds:uri="http://schemas.microsoft.com/sharepoint/v4"/>
    <ds:schemaRef ds:uri="128482ec-0431-40d5-ab26-89ea2a4f3ccd"/>
    <ds:schemaRef ds:uri="60eb0cf4-ae2a-4762-800a-cb593b869ecb"/>
  </ds:schemaRefs>
</ds:datastoreItem>
</file>

<file path=customXml/itemProps2.xml><?xml version="1.0" encoding="utf-8"?>
<ds:datastoreItem xmlns:ds="http://schemas.openxmlformats.org/officeDocument/2006/customXml" ds:itemID="{5EBBBFF2-2B1E-4E2A-81ED-02FB13488392}">
  <ds:schemaRefs>
    <ds:schemaRef ds:uri="http://schemas.microsoft.com/sharepoint/v3/contenttype/forms"/>
  </ds:schemaRefs>
</ds:datastoreItem>
</file>

<file path=customXml/itemProps3.xml><?xml version="1.0" encoding="utf-8"?>
<ds:datastoreItem xmlns:ds="http://schemas.openxmlformats.org/officeDocument/2006/customXml" ds:itemID="{6AD6E667-9FE3-44F6-AA83-894C6D5E44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28482ec-0431-40d5-ab26-89ea2a4f3ccd"/>
    <ds:schemaRef ds:uri="60eb0cf4-ae2a-4762-800a-cb593b869ecb"/>
    <ds:schemaRef ds:uri="http://schemas.microsoft.com/sharepoint/v4"/>
    <ds:schemaRef ds:uri="a2e691a9-fcfc-4d85-a390-1894fe98bd9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FB24B6F-1995-495D-B4E9-64B4DC9866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79</TotalTime>
  <Pages>1</Pages>
  <Words>9640</Words>
  <Characters>53023</Characters>
  <Application>Microsoft Office Word</Application>
  <DocSecurity>0</DocSecurity>
  <Lines>441</Lines>
  <Paragraphs>12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My Graduation work title</vt:lpstr>
      <vt:lpstr>My Graduation work title</vt:lpstr>
    </vt:vector>
  </TitlesOfParts>
  <Company>Howest</Company>
  <LinksUpToDate>false</LinksUpToDate>
  <CharactersWithSpaces>62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y Graduation work title</dc:title>
  <dc:subject/>
  <dc:creator>Soenen Tristan</dc:creator>
  <cp:keywords/>
  <dc:description/>
  <cp:lastModifiedBy>soenen tristan</cp:lastModifiedBy>
  <cp:revision>302</cp:revision>
  <cp:lastPrinted>2025-01-12T20:19:00Z</cp:lastPrinted>
  <dcterms:created xsi:type="dcterms:W3CDTF">2020-12-01T08:13:00Z</dcterms:created>
  <dcterms:modified xsi:type="dcterms:W3CDTF">2025-01-12T2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3942CCEB3A674D8F1F6472CCEFB38E</vt:lpwstr>
  </property>
  <property fmtid="{D5CDD505-2E9C-101B-9397-08002B2CF9AE}" pid="3" name="ZOTERO_PREF_1">
    <vt:lpwstr>&lt;data data-version="3" zotero-version="7.0.11"&gt;&lt;session id="8Q8Yv3AA"/&gt;&lt;style id="http://www.zotero.org/styles/ieee" locale="nl-NL" hasBibliography="1" bibliographyStyleHasBeenSet="0"/&gt;&lt;prefs&gt;&lt;pref name="fieldType" value="Field"/&gt;&lt;pref name="automaticJour</vt:lpwstr>
  </property>
  <property fmtid="{D5CDD505-2E9C-101B-9397-08002B2CF9AE}" pid="4" name="ZOTERO_PREF_2">
    <vt:lpwstr>nalAbbreviations" value="true"/&gt;&lt;/prefs&gt;&lt;/data&gt;</vt:lpwstr>
  </property>
</Properties>
</file>